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77777777" w:rsidR="00145903" w:rsidRPr="00345444" w:rsidRDefault="00145903" w:rsidP="00345444">
      <w:pPr>
        <w:spacing w:line="360" w:lineRule="auto"/>
        <w:jc w:val="center"/>
        <w:rPr>
          <w:rFonts w:ascii="Times New Roman" w:hAnsi="Times New Roman" w:cs="Times New Roman"/>
          <w:b/>
          <w:bCs/>
          <w:sz w:val="24"/>
          <w:szCs w:val="24"/>
        </w:rPr>
      </w:pPr>
    </w:p>
    <w:p w14:paraId="27D2D52D" w14:textId="7CADA644"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The impact of rotating leadership on employee performance and career development in self-managing teams</w:t>
      </w:r>
    </w:p>
    <w:p w14:paraId="72333C18" w14:textId="77777777" w:rsidR="00174A09" w:rsidRPr="00345444" w:rsidRDefault="00174A09" w:rsidP="00345444">
      <w:pPr>
        <w:spacing w:line="360" w:lineRule="auto"/>
        <w:rPr>
          <w:rFonts w:ascii="Times New Roman" w:hAnsi="Times New Roman" w:cs="Times New Roman"/>
          <w:sz w:val="24"/>
          <w:szCs w:val="24"/>
        </w:rPr>
      </w:pPr>
    </w:p>
    <w:p w14:paraId="11CA466D" w14:textId="5D286A8F" w:rsidR="00BE1221" w:rsidRPr="00345444" w:rsidRDefault="0068751A"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1. </w:t>
      </w:r>
      <w:r w:rsidR="00BF1EAF" w:rsidRPr="00345444">
        <w:rPr>
          <w:rFonts w:ascii="Times New Roman" w:hAnsi="Times New Roman" w:cs="Times New Roman"/>
          <w:b/>
          <w:bCs/>
          <w:sz w:val="24"/>
          <w:szCs w:val="24"/>
        </w:rPr>
        <w:t>Introduction</w:t>
      </w:r>
    </w:p>
    <w:p w14:paraId="757C30DF" w14:textId="22A81DD2" w:rsidR="00C04807" w:rsidRPr="00345444" w:rsidRDefault="00BE1221"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206D8" w:rsidRPr="00345444">
        <w:rPr>
          <w:rFonts w:ascii="Times New Roman" w:hAnsi="Times New Roman" w:cs="Times New Roman"/>
          <w:i/>
          <w:iCs/>
          <w:sz w:val="24"/>
          <w:szCs w:val="24"/>
        </w:rPr>
        <w:t>“</w:t>
      </w:r>
      <w:r w:rsidR="00AB6923" w:rsidRPr="00345444">
        <w:rPr>
          <w:rFonts w:ascii="Times New Roman" w:hAnsi="Times New Roman" w:cs="Times New Roman"/>
          <w:i/>
          <w:iCs/>
          <w:sz w:val="24"/>
          <w:szCs w:val="24"/>
        </w:rPr>
        <w:t>A leader is best when people barely know he exists, when his work is done</w:t>
      </w:r>
      <w:r w:rsidR="00E206D8" w:rsidRPr="00345444">
        <w:rPr>
          <w:rFonts w:ascii="Times New Roman" w:hAnsi="Times New Roman" w:cs="Times New Roman"/>
          <w:i/>
          <w:iCs/>
          <w:sz w:val="24"/>
          <w:szCs w:val="24"/>
        </w:rPr>
        <w:t xml:space="preserve">, his aim fulfilled, they will say: we did it ourselves.” </w:t>
      </w:r>
      <w:r w:rsidR="00E206D8" w:rsidRPr="00345444">
        <w:rPr>
          <w:rFonts w:ascii="Times New Roman" w:hAnsi="Times New Roman" w:cs="Times New Roman"/>
          <w:sz w:val="24"/>
          <w:szCs w:val="24"/>
        </w:rPr>
        <w:t xml:space="preserve">This is a famous quote from Lao Tzu (604 BC – 531 BC). </w:t>
      </w:r>
      <w:r w:rsidRPr="00345444">
        <w:rPr>
          <w:rFonts w:ascii="Times New Roman" w:hAnsi="Times New Roman" w:cs="Times New Roman"/>
          <w:sz w:val="24"/>
          <w:szCs w:val="24"/>
        </w:rPr>
        <w:t>Self-manag</w:t>
      </w:r>
      <w:r w:rsidR="00DE0A9E" w:rsidRPr="00345444">
        <w:rPr>
          <w:rFonts w:ascii="Times New Roman" w:hAnsi="Times New Roman" w:cs="Times New Roman"/>
          <w:sz w:val="24"/>
          <w:szCs w:val="24"/>
        </w:rPr>
        <w:t>ing</w:t>
      </w:r>
      <w:r w:rsidRPr="00345444">
        <w:rPr>
          <w:rFonts w:ascii="Times New Roman" w:hAnsi="Times New Roman" w:cs="Times New Roman"/>
          <w:sz w:val="24"/>
          <w:szCs w:val="24"/>
        </w:rPr>
        <w:t xml:space="preserve"> teams </w:t>
      </w:r>
      <w:r w:rsidR="004E2A84" w:rsidRPr="00345444">
        <w:rPr>
          <w:rFonts w:ascii="Times New Roman" w:hAnsi="Times New Roman" w:cs="Times New Roman"/>
          <w:sz w:val="24"/>
          <w:szCs w:val="24"/>
        </w:rPr>
        <w:t>hav</w:t>
      </w:r>
      <w:r w:rsidRPr="00345444">
        <w:rPr>
          <w:rFonts w:ascii="Times New Roman" w:hAnsi="Times New Roman" w:cs="Times New Roman"/>
          <w:sz w:val="24"/>
          <w:szCs w:val="24"/>
        </w:rPr>
        <w:t>e becom</w:t>
      </w:r>
      <w:r w:rsidR="004E2A84" w:rsidRPr="00345444">
        <w:rPr>
          <w:rFonts w:ascii="Times New Roman" w:hAnsi="Times New Roman" w:cs="Times New Roman"/>
          <w:sz w:val="24"/>
          <w:szCs w:val="24"/>
        </w:rPr>
        <w:t>e</w:t>
      </w:r>
      <w:r w:rsidRPr="00345444">
        <w:rPr>
          <w:rFonts w:ascii="Times New Roman" w:hAnsi="Times New Roman" w:cs="Times New Roman"/>
          <w:sz w:val="24"/>
          <w:szCs w:val="24"/>
        </w:rPr>
        <w:t xml:space="preserve"> more popular recently, as they do perform well in contemporary setting</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 xml:space="preserve">, it </w:t>
      </w:r>
      <w:r w:rsidR="00DE0A9E" w:rsidRPr="00345444">
        <w:rPr>
          <w:rFonts w:ascii="Times New Roman" w:hAnsi="Times New Roman" w:cs="Times New Roman"/>
          <w:sz w:val="24"/>
          <w:szCs w:val="24"/>
        </w:rPr>
        <w:t>has worked</w:t>
      </w:r>
      <w:r w:rsidRPr="00345444">
        <w:rPr>
          <w:rFonts w:ascii="Times New Roman" w:hAnsi="Times New Roman" w:cs="Times New Roman"/>
          <w:sz w:val="24"/>
          <w:szCs w:val="24"/>
        </w:rPr>
        <w:t xml:space="preserve"> in remote, hybrid, and in-office setup</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w:t>
      </w:r>
      <w:r w:rsidR="00AB6923" w:rsidRPr="00345444">
        <w:rPr>
          <w:rFonts w:ascii="Times New Roman" w:hAnsi="Times New Roman" w:cs="Times New Roman"/>
          <w:sz w:val="24"/>
          <w:szCs w:val="24"/>
        </w:rPr>
        <w:t xml:space="preserve"> It </w:t>
      </w:r>
      <w:r w:rsidR="00570E19" w:rsidRPr="00345444">
        <w:rPr>
          <w:rFonts w:ascii="Times New Roman" w:hAnsi="Times New Roman" w:cs="Times New Roman"/>
          <w:sz w:val="24"/>
          <w:szCs w:val="24"/>
        </w:rPr>
        <w:t>also works</w:t>
      </w:r>
      <w:r w:rsidR="00AB6923" w:rsidRPr="00345444">
        <w:rPr>
          <w:rFonts w:ascii="Times New Roman" w:hAnsi="Times New Roman" w:cs="Times New Roman"/>
          <w:sz w:val="24"/>
          <w:szCs w:val="24"/>
        </w:rPr>
        <w:t xml:space="preserve"> in different industries, including IT, manufacturing, </w:t>
      </w:r>
      <w:r w:rsidR="00E206D8" w:rsidRPr="00345444">
        <w:rPr>
          <w:rFonts w:ascii="Times New Roman" w:hAnsi="Times New Roman" w:cs="Times New Roman"/>
          <w:sz w:val="24"/>
          <w:szCs w:val="24"/>
        </w:rPr>
        <w:t>etc...</w:t>
      </w:r>
      <w:r w:rsidRPr="00345444">
        <w:rPr>
          <w:rFonts w:ascii="Times New Roman" w:hAnsi="Times New Roman" w:cs="Times New Roman"/>
          <w:sz w:val="24"/>
          <w:szCs w:val="24"/>
        </w:rPr>
        <w:t xml:space="preserve"> </w:t>
      </w:r>
      <w:r w:rsidR="005A493F" w:rsidRPr="00345444">
        <w:rPr>
          <w:rFonts w:ascii="Times New Roman" w:hAnsi="Times New Roman" w:cs="Times New Roman"/>
          <w:sz w:val="24"/>
          <w:szCs w:val="24"/>
        </w:rPr>
        <w:t xml:space="preserve">Self-managing teams are </w:t>
      </w:r>
      <w:r w:rsidR="005E01E6" w:rsidRPr="00345444">
        <w:rPr>
          <w:rFonts w:ascii="Times New Roman" w:hAnsi="Times New Roman" w:cs="Times New Roman"/>
          <w:sz w:val="24"/>
          <w:szCs w:val="24"/>
        </w:rPr>
        <w:t>popular,</w:t>
      </w:r>
      <w:r w:rsidR="005A493F" w:rsidRPr="00345444">
        <w:rPr>
          <w:rFonts w:ascii="Times New Roman" w:hAnsi="Times New Roman" w:cs="Times New Roman"/>
          <w:sz w:val="24"/>
          <w:szCs w:val="24"/>
        </w:rPr>
        <w:t xml:space="preserve"> but they can only benefit team performance if their members are competent to navigate within self-managing systems</w:t>
      </w:r>
      <w:r w:rsidR="00400D95"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5A493F" w:rsidRPr="00345444">
        <w:rPr>
          <w:rFonts w:ascii="Times New Roman" w:hAnsi="Times New Roman" w:cs="Times New Roman"/>
          <w:sz w:val="24"/>
          <w:szCs w:val="24"/>
        </w:rPr>
        <w:t>.</w:t>
      </w:r>
      <w:r w:rsidR="005E01E6" w:rsidRPr="00345444">
        <w:rPr>
          <w:rFonts w:ascii="Times New Roman" w:hAnsi="Times New Roman" w:cs="Times New Roman"/>
          <w:sz w:val="24"/>
          <w:szCs w:val="24"/>
        </w:rPr>
        <w:t xml:space="preserve"> Thus,</w:t>
      </w:r>
      <w:r w:rsidR="008D32EC" w:rsidRPr="00345444">
        <w:rPr>
          <w:rFonts w:ascii="Times New Roman" w:hAnsi="Times New Roman" w:cs="Times New Roman"/>
          <w:sz w:val="24"/>
          <w:szCs w:val="24"/>
        </w:rPr>
        <w:t xml:space="preserve"> </w:t>
      </w:r>
      <w:r w:rsidR="005528EE" w:rsidRPr="00345444">
        <w:rPr>
          <w:rFonts w:ascii="Times New Roman" w:hAnsi="Times New Roman" w:cs="Times New Roman"/>
          <w:sz w:val="24"/>
          <w:szCs w:val="24"/>
        </w:rPr>
        <w:t xml:space="preserve">a </w:t>
      </w:r>
      <w:r w:rsidR="008D32EC" w:rsidRPr="00345444">
        <w:rPr>
          <w:rFonts w:ascii="Times New Roman" w:hAnsi="Times New Roman" w:cs="Times New Roman"/>
          <w:sz w:val="24"/>
          <w:szCs w:val="24"/>
        </w:rPr>
        <w:t>self-managing team is not a silver bullet for companies as</w:t>
      </w:r>
      <w:r w:rsidR="005E01E6" w:rsidRPr="00345444">
        <w:rPr>
          <w:rFonts w:ascii="Times New Roman" w:hAnsi="Times New Roman" w:cs="Times New Roman"/>
          <w:sz w:val="24"/>
          <w:szCs w:val="24"/>
        </w:rPr>
        <w:t xml:space="preserve"> </w:t>
      </w:r>
      <w:r w:rsidR="008D32EC" w:rsidRPr="00345444">
        <w:rPr>
          <w:rFonts w:ascii="Times New Roman" w:hAnsi="Times New Roman" w:cs="Times New Roman"/>
          <w:sz w:val="24"/>
          <w:szCs w:val="24"/>
        </w:rPr>
        <w:t>skillsets, team dynamics, and many other variables determine its performance.</w:t>
      </w:r>
      <w:r w:rsidR="00F004B4" w:rsidRPr="00345444">
        <w:rPr>
          <w:rFonts w:ascii="Times New Roman" w:hAnsi="Times New Roman" w:cs="Times New Roman"/>
          <w:sz w:val="24"/>
          <w:szCs w:val="24"/>
        </w:rPr>
        <w:t xml:space="preserve"> </w:t>
      </w:r>
    </w:p>
    <w:p w14:paraId="534EEB4F" w14:textId="0B5279D2" w:rsidR="00DC257E" w:rsidRPr="00345444" w:rsidRDefault="00DC257E"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Self-managing teams setups have been proven to benefit team performance, for example, productivity improvement or cost savings, and higher employee satisfaction</w:t>
      </w:r>
      <w:r w:rsidR="00012D93" w:rsidRPr="00345444">
        <w:rPr>
          <w:rFonts w:ascii="Times New Roman" w:hAnsi="Times New Roman" w:cs="Times New Roman"/>
          <w:sz w:val="24"/>
          <w:szCs w:val="24"/>
        </w:rPr>
        <w:t xml:space="preserve"> (Cohen &amp; Ledford, 1994; Cohen et al., 1996,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AF3DF3" w:rsidRPr="00345444">
        <w:rPr>
          <w:rFonts w:ascii="Times New Roman" w:hAnsi="Times New Roman" w:cs="Times New Roman"/>
          <w:sz w:val="24"/>
          <w:szCs w:val="24"/>
        </w:rPr>
        <w:t xml:space="preserve"> </w:t>
      </w:r>
      <w:r w:rsidR="00012D93" w:rsidRPr="00345444">
        <w:rPr>
          <w:rFonts w:ascii="Times New Roman" w:hAnsi="Times New Roman" w:cs="Times New Roman"/>
          <w:sz w:val="24"/>
          <w:szCs w:val="24"/>
        </w:rPr>
        <w:t>Already in 1996, 17% of non-managerial employees worked, according to the American National Employer Survey, in teams that decided by themselves how to complete their tasks (</w:t>
      </w:r>
      <w:proofErr w:type="spellStart"/>
      <w:r w:rsidR="00012D93" w:rsidRPr="00345444">
        <w:rPr>
          <w:rFonts w:ascii="Times New Roman" w:hAnsi="Times New Roman" w:cs="Times New Roman"/>
          <w:sz w:val="24"/>
          <w:szCs w:val="24"/>
        </w:rPr>
        <w:t>Cappeli</w:t>
      </w:r>
      <w:proofErr w:type="spellEnd"/>
      <w:r w:rsidR="00012D93" w:rsidRPr="00345444">
        <w:rPr>
          <w:rFonts w:ascii="Times New Roman" w:hAnsi="Times New Roman" w:cs="Times New Roman"/>
          <w:sz w:val="24"/>
          <w:szCs w:val="24"/>
        </w:rPr>
        <w:t xml:space="preserve"> &amp; </w:t>
      </w:r>
      <w:proofErr w:type="spellStart"/>
      <w:r w:rsidR="00012D93" w:rsidRPr="00345444">
        <w:rPr>
          <w:rFonts w:ascii="Times New Roman" w:hAnsi="Times New Roman" w:cs="Times New Roman"/>
          <w:sz w:val="24"/>
          <w:szCs w:val="24"/>
        </w:rPr>
        <w:t>Neumark</w:t>
      </w:r>
      <w:proofErr w:type="spellEnd"/>
      <w:r w:rsidR="00012D93" w:rsidRPr="00345444">
        <w:rPr>
          <w:rFonts w:ascii="Times New Roman" w:hAnsi="Times New Roman" w:cs="Times New Roman"/>
          <w:sz w:val="24"/>
          <w:szCs w:val="24"/>
        </w:rPr>
        <w:t>, 2001,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757542" w:rsidRPr="00345444">
        <w:rPr>
          <w:rFonts w:ascii="Times New Roman" w:hAnsi="Times New Roman" w:cs="Times New Roman"/>
          <w:sz w:val="24"/>
          <w:szCs w:val="24"/>
        </w:rPr>
        <w:t xml:space="preserve"> As a result of these developments, self-managing teams have been implemented with different types of leadership models, like</w:t>
      </w:r>
      <w:r w:rsidR="005A3B72" w:rsidRPr="00345444">
        <w:rPr>
          <w:rFonts w:ascii="Times New Roman" w:hAnsi="Times New Roman" w:cs="Times New Roman"/>
          <w:sz w:val="24"/>
          <w:szCs w:val="24"/>
        </w:rPr>
        <w:t xml:space="preserve"> permanent leaders, </w:t>
      </w:r>
      <w:r w:rsidR="00757542" w:rsidRPr="00345444">
        <w:rPr>
          <w:rFonts w:ascii="Times New Roman" w:hAnsi="Times New Roman" w:cs="Times New Roman"/>
          <w:sz w:val="24"/>
          <w:szCs w:val="24"/>
        </w:rPr>
        <w:t>shared leadership, and rotating leadership</w:t>
      </w:r>
      <w:r w:rsidR="00366BD8" w:rsidRPr="00345444">
        <w:rPr>
          <w:rFonts w:ascii="Times New Roman" w:hAnsi="Times New Roman" w:cs="Times New Roman"/>
          <w:sz w:val="24"/>
          <w:szCs w:val="24"/>
        </w:rPr>
        <w:t xml:space="preserve"> </w:t>
      </w:r>
      <w:r w:rsidR="00463A82" w:rsidRPr="00345444">
        <w:rPr>
          <w:rFonts w:ascii="Times New Roman" w:hAnsi="Times New Roman" w:cs="Times New Roman"/>
          <w:sz w:val="24"/>
          <w:szCs w:val="24"/>
        </w:rPr>
        <w:fldChar w:fldCharType="begin"/>
      </w:r>
      <w:r w:rsidR="00463A82"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63A82" w:rsidRPr="00345444">
        <w:rPr>
          <w:rFonts w:ascii="Times New Roman" w:hAnsi="Times New Roman" w:cs="Times New Roman"/>
          <w:sz w:val="24"/>
          <w:szCs w:val="24"/>
        </w:rPr>
        <w:fldChar w:fldCharType="separate"/>
      </w:r>
      <w:r w:rsidR="00463A82" w:rsidRPr="00345444">
        <w:rPr>
          <w:rFonts w:ascii="Times New Roman" w:hAnsi="Times New Roman" w:cs="Times New Roman"/>
          <w:noProof/>
          <w:sz w:val="24"/>
          <w:szCs w:val="24"/>
        </w:rPr>
        <w:t>(Eseryel et al., 2021)</w:t>
      </w:r>
      <w:r w:rsidR="00463A82" w:rsidRPr="00345444">
        <w:rPr>
          <w:rFonts w:ascii="Times New Roman" w:hAnsi="Times New Roman" w:cs="Times New Roman"/>
          <w:sz w:val="24"/>
          <w:szCs w:val="24"/>
        </w:rPr>
        <w:fldChar w:fldCharType="end"/>
      </w:r>
      <w:r w:rsidR="008D46AB" w:rsidRPr="00345444">
        <w:rPr>
          <w:rFonts w:ascii="Times New Roman" w:hAnsi="Times New Roman" w:cs="Times New Roman"/>
          <w:sz w:val="24"/>
          <w:szCs w:val="24"/>
        </w:rPr>
        <w:t>.</w:t>
      </w:r>
      <w:r w:rsidR="008074A7" w:rsidRPr="00345444">
        <w:rPr>
          <w:rFonts w:ascii="Times New Roman" w:hAnsi="Times New Roman" w:cs="Times New Roman"/>
          <w:sz w:val="24"/>
          <w:szCs w:val="24"/>
        </w:rPr>
        <w:t xml:space="preserve"> </w:t>
      </w:r>
      <w:r w:rsidR="005F493F" w:rsidRPr="00345444">
        <w:rPr>
          <w:rFonts w:ascii="Times New Roman" w:hAnsi="Times New Roman" w:cs="Times New Roman"/>
          <w:sz w:val="24"/>
          <w:szCs w:val="24"/>
        </w:rPr>
        <w:t>However,</w:t>
      </w:r>
      <w:r w:rsidR="00757542" w:rsidRPr="00345444">
        <w:rPr>
          <w:rFonts w:ascii="Times New Roman" w:hAnsi="Times New Roman" w:cs="Times New Roman"/>
          <w:sz w:val="24"/>
          <w:szCs w:val="24"/>
        </w:rPr>
        <w:t xml:space="preserve"> there is lacking information regarding how a specific model performs</w:t>
      </w:r>
      <w:r w:rsidR="00CC6F09" w:rsidRPr="00345444">
        <w:rPr>
          <w:rFonts w:ascii="Times New Roman" w:hAnsi="Times New Roman" w:cs="Times New Roman"/>
          <w:sz w:val="24"/>
          <w:szCs w:val="24"/>
        </w:rPr>
        <w:t xml:space="preserve">. This begs the question </w:t>
      </w:r>
      <w:r w:rsidR="00A960CA" w:rsidRPr="00345444">
        <w:rPr>
          <w:rFonts w:ascii="Times New Roman" w:hAnsi="Times New Roman" w:cs="Times New Roman"/>
          <w:sz w:val="24"/>
          <w:szCs w:val="24"/>
        </w:rPr>
        <w:t xml:space="preserve">of </w:t>
      </w:r>
      <w:r w:rsidR="00CC6F09" w:rsidRPr="00345444">
        <w:rPr>
          <w:rFonts w:ascii="Times New Roman" w:hAnsi="Times New Roman" w:cs="Times New Roman"/>
          <w:sz w:val="24"/>
          <w:szCs w:val="24"/>
        </w:rPr>
        <w:t xml:space="preserve">how </w:t>
      </w:r>
      <w:r w:rsidR="00A960CA" w:rsidRPr="00345444">
        <w:rPr>
          <w:rFonts w:ascii="Times New Roman" w:hAnsi="Times New Roman" w:cs="Times New Roman"/>
          <w:sz w:val="24"/>
          <w:szCs w:val="24"/>
        </w:rPr>
        <w:t xml:space="preserve">the </w:t>
      </w:r>
      <w:r w:rsidR="00CC6F09" w:rsidRPr="00345444">
        <w:rPr>
          <w:rFonts w:ascii="Times New Roman" w:hAnsi="Times New Roman" w:cs="Times New Roman"/>
          <w:sz w:val="24"/>
          <w:szCs w:val="24"/>
        </w:rPr>
        <w:t>rotating leadership model performs in self-managing teams and what is the potential of it in terms of employee performance and career development.</w:t>
      </w:r>
      <w:r w:rsidR="00722CD1" w:rsidRPr="00345444">
        <w:rPr>
          <w:rFonts w:ascii="Times New Roman" w:hAnsi="Times New Roman" w:cs="Times New Roman"/>
          <w:sz w:val="24"/>
          <w:szCs w:val="24"/>
        </w:rPr>
        <w:t xml:space="preserve"> </w:t>
      </w:r>
    </w:p>
    <w:p w14:paraId="239186A5" w14:textId="079C9575" w:rsidR="002431A3" w:rsidRPr="00345444" w:rsidRDefault="00217E1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this research paper</w:t>
      </w:r>
      <w:r w:rsidR="00577B15" w:rsidRPr="00345444">
        <w:rPr>
          <w:rFonts w:ascii="Times New Roman" w:hAnsi="Times New Roman" w:cs="Times New Roman"/>
          <w:sz w:val="24"/>
          <w:szCs w:val="24"/>
        </w:rPr>
        <w:t>,</w:t>
      </w:r>
      <w:r w:rsidRPr="00345444">
        <w:rPr>
          <w:rFonts w:ascii="Times New Roman" w:hAnsi="Times New Roman" w:cs="Times New Roman"/>
          <w:sz w:val="24"/>
          <w:szCs w:val="24"/>
        </w:rPr>
        <w:t xml:space="preserve"> we aim to find the impact of rotating leadership in self-managing teams, focusing</w:t>
      </w:r>
      <w:r w:rsidR="00E97130" w:rsidRPr="00345444">
        <w:rPr>
          <w:rFonts w:ascii="Times New Roman" w:hAnsi="Times New Roman" w:cs="Times New Roman"/>
          <w:sz w:val="24"/>
          <w:szCs w:val="24"/>
        </w:rPr>
        <w:t xml:space="preserve"> more</w:t>
      </w:r>
      <w:r w:rsidRPr="00345444">
        <w:rPr>
          <w:rFonts w:ascii="Times New Roman" w:hAnsi="Times New Roman" w:cs="Times New Roman"/>
          <w:sz w:val="24"/>
          <w:szCs w:val="24"/>
        </w:rPr>
        <w:t xml:space="preserve"> on the effects on employee performance and career development</w:t>
      </w:r>
      <w:r w:rsidR="00570924" w:rsidRPr="00345444">
        <w:rPr>
          <w:rFonts w:ascii="Times New Roman" w:hAnsi="Times New Roman" w:cs="Times New Roman"/>
          <w:sz w:val="24"/>
          <w:szCs w:val="24"/>
        </w:rPr>
        <w:t xml:space="preserve"> by </w:t>
      </w:r>
      <w:r w:rsidR="00A6123C" w:rsidRPr="00345444">
        <w:rPr>
          <w:rFonts w:ascii="Times New Roman" w:hAnsi="Times New Roman" w:cs="Times New Roman"/>
          <w:sz w:val="24"/>
          <w:szCs w:val="24"/>
        </w:rPr>
        <w:t xml:space="preserve">first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the impact of rotating leadership and then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its impact on self-managing teams.</w:t>
      </w:r>
      <w:r w:rsidR="009B5EF9" w:rsidRPr="00345444">
        <w:rPr>
          <w:rFonts w:ascii="Times New Roman" w:hAnsi="Times New Roman" w:cs="Times New Roman"/>
          <w:sz w:val="24"/>
          <w:szCs w:val="24"/>
        </w:rPr>
        <w:t xml:space="preserve"> </w:t>
      </w:r>
      <w:r w:rsidR="00A6123C" w:rsidRPr="00345444">
        <w:rPr>
          <w:rFonts w:ascii="Times New Roman" w:hAnsi="Times New Roman" w:cs="Times New Roman"/>
          <w:sz w:val="24"/>
          <w:szCs w:val="24"/>
        </w:rPr>
        <w:t>The analysis w</w:t>
      </w:r>
      <w:r w:rsidR="00303A45" w:rsidRPr="00345444">
        <w:rPr>
          <w:rFonts w:ascii="Times New Roman" w:hAnsi="Times New Roman" w:cs="Times New Roman"/>
          <w:sz w:val="24"/>
          <w:szCs w:val="24"/>
        </w:rPr>
        <w:t>i</w:t>
      </w:r>
      <w:r w:rsidR="00A6123C" w:rsidRPr="00345444">
        <w:rPr>
          <w:rFonts w:ascii="Times New Roman" w:hAnsi="Times New Roman" w:cs="Times New Roman"/>
          <w:sz w:val="24"/>
          <w:szCs w:val="24"/>
        </w:rPr>
        <w:t>ll be based on</w:t>
      </w:r>
      <w:r w:rsidR="00570924" w:rsidRPr="00345444">
        <w:rPr>
          <w:rFonts w:ascii="Times New Roman" w:hAnsi="Times New Roman" w:cs="Times New Roman"/>
          <w:sz w:val="24"/>
          <w:szCs w:val="24"/>
        </w:rPr>
        <w:t xml:space="preserve"> the arguments and findings</w:t>
      </w:r>
      <w:r w:rsidR="00A6123C" w:rsidRPr="00345444">
        <w:rPr>
          <w:rFonts w:ascii="Times New Roman" w:hAnsi="Times New Roman" w:cs="Times New Roman"/>
          <w:sz w:val="24"/>
          <w:szCs w:val="24"/>
        </w:rPr>
        <w:t xml:space="preserve"> found</w:t>
      </w:r>
      <w:r w:rsidR="00570924" w:rsidRPr="00345444">
        <w:rPr>
          <w:rFonts w:ascii="Times New Roman" w:hAnsi="Times New Roman" w:cs="Times New Roman"/>
          <w:sz w:val="24"/>
          <w:szCs w:val="24"/>
        </w:rPr>
        <w:t xml:space="preserve"> in the </w:t>
      </w:r>
      <w:r w:rsidR="00F17073" w:rsidRPr="00345444">
        <w:rPr>
          <w:rFonts w:ascii="Times New Roman" w:hAnsi="Times New Roman" w:cs="Times New Roman"/>
          <w:sz w:val="24"/>
          <w:szCs w:val="24"/>
        </w:rPr>
        <w:t>four</w:t>
      </w:r>
      <w:r w:rsidR="00570924" w:rsidRPr="00345444">
        <w:rPr>
          <w:rFonts w:ascii="Times New Roman" w:hAnsi="Times New Roman" w:cs="Times New Roman"/>
          <w:sz w:val="24"/>
          <w:szCs w:val="24"/>
        </w:rPr>
        <w:t xml:space="preserve"> articles</w:t>
      </w:r>
      <w:r w:rsidR="004D2E16" w:rsidRPr="00345444">
        <w:rPr>
          <w:rFonts w:ascii="Times New Roman" w:hAnsi="Times New Roman" w:cs="Times New Roman"/>
          <w:sz w:val="24"/>
          <w:szCs w:val="24"/>
        </w:rPr>
        <w:t xml:space="preserve">. We </w:t>
      </w:r>
      <w:r w:rsidR="004D2E16" w:rsidRPr="00345444">
        <w:rPr>
          <w:rFonts w:ascii="Times New Roman" w:hAnsi="Times New Roman" w:cs="Times New Roman"/>
          <w:sz w:val="24"/>
          <w:szCs w:val="24"/>
        </w:rPr>
        <w:lastRenderedPageBreak/>
        <w:t xml:space="preserve">believe that this will help in applied management when deciding what is the best type of leadership model </w:t>
      </w:r>
      <w:r w:rsidR="00B44613" w:rsidRPr="00345444">
        <w:rPr>
          <w:rFonts w:ascii="Times New Roman" w:hAnsi="Times New Roman" w:cs="Times New Roman"/>
          <w:sz w:val="24"/>
          <w:szCs w:val="24"/>
        </w:rPr>
        <w:t xml:space="preserve">and capability framework </w:t>
      </w:r>
      <w:r w:rsidR="004D2E16" w:rsidRPr="00345444">
        <w:rPr>
          <w:rFonts w:ascii="Times New Roman" w:hAnsi="Times New Roman" w:cs="Times New Roman"/>
          <w:sz w:val="24"/>
          <w:szCs w:val="24"/>
        </w:rPr>
        <w:t>to use.</w:t>
      </w:r>
    </w:p>
    <w:p w14:paraId="5FD109FC" w14:textId="2A0234B4" w:rsidR="002431A3" w:rsidRPr="00345444" w:rsidRDefault="002431A3"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2. Literature Review</w:t>
      </w:r>
    </w:p>
    <w:p w14:paraId="1FC27965" w14:textId="037F7CDC" w:rsidR="00593A1E" w:rsidRPr="00345444" w:rsidRDefault="00593A1E"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1 </w:t>
      </w:r>
      <w:r w:rsidR="00E140FB" w:rsidRPr="00345444">
        <w:rPr>
          <w:rFonts w:ascii="Times New Roman" w:hAnsi="Times New Roman" w:cs="Times New Roman"/>
          <w:b/>
          <w:bCs/>
          <w:sz w:val="24"/>
          <w:szCs w:val="24"/>
        </w:rPr>
        <w:t xml:space="preserve">What </w:t>
      </w:r>
      <w:r w:rsidR="00780F3E" w:rsidRPr="00345444">
        <w:rPr>
          <w:rFonts w:ascii="Times New Roman" w:hAnsi="Times New Roman" w:cs="Times New Roman"/>
          <w:b/>
          <w:bCs/>
          <w:sz w:val="24"/>
          <w:szCs w:val="24"/>
        </w:rPr>
        <w:t>are the impacts</w:t>
      </w:r>
      <w:r w:rsidRPr="00345444">
        <w:rPr>
          <w:rFonts w:ascii="Times New Roman" w:hAnsi="Times New Roman" w:cs="Times New Roman"/>
          <w:b/>
          <w:bCs/>
          <w:sz w:val="24"/>
          <w:szCs w:val="24"/>
        </w:rPr>
        <w:t xml:space="preserve"> of Rotating Leadership</w:t>
      </w:r>
      <w:r w:rsidR="00F14D1B" w:rsidRPr="00345444">
        <w:rPr>
          <w:rFonts w:ascii="Times New Roman" w:hAnsi="Times New Roman" w:cs="Times New Roman"/>
          <w:b/>
          <w:bCs/>
          <w:sz w:val="24"/>
          <w:szCs w:val="24"/>
        </w:rPr>
        <w:t>?</w:t>
      </w:r>
    </w:p>
    <w:p w14:paraId="6E53E515" w14:textId="607DE37B" w:rsidR="002F327D" w:rsidRPr="00345444"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t>The managerial concepts discussed in this section are rotating leadership and self-managing teams. Rotating leadership</w:t>
      </w:r>
      <w:r w:rsidR="006C66EC" w:rsidRPr="00345444">
        <w:rPr>
          <w:rFonts w:ascii="Times New Roman" w:hAnsi="Times New Roman" w:cs="Times New Roman"/>
          <w:sz w:val="24"/>
          <w:szCs w:val="24"/>
        </w:rPr>
        <w:t xml:space="preserve"> can be best described as rotating professional roles within an </w:t>
      </w:r>
      <w:proofErr w:type="spellStart"/>
      <w:r w:rsidR="00AD7BE3" w:rsidRPr="00345444">
        <w:rPr>
          <w:rFonts w:ascii="Times New Roman" w:hAnsi="Times New Roman" w:cs="Times New Roman"/>
          <w:sz w:val="24"/>
          <w:szCs w:val="24"/>
        </w:rPr>
        <w:t>organis</w:t>
      </w:r>
      <w:r w:rsidR="006C66EC" w:rsidRPr="00345444">
        <w:rPr>
          <w:rFonts w:ascii="Times New Roman" w:hAnsi="Times New Roman" w:cs="Times New Roman"/>
          <w:sz w:val="24"/>
          <w:szCs w:val="24"/>
        </w:rPr>
        <w:t>ation</w:t>
      </w:r>
      <w:proofErr w:type="spellEnd"/>
      <w:r w:rsidR="006C2651"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A</w:t>
      </w:r>
      <w:r w:rsidR="00E77902"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study was performed</w:t>
      </w:r>
      <w:r w:rsidR="00510648" w:rsidRPr="00345444">
        <w:rPr>
          <w:rFonts w:ascii="Times New Roman" w:hAnsi="Times New Roman" w:cs="Times New Roman"/>
          <w:sz w:val="24"/>
          <w:szCs w:val="24"/>
        </w:rPr>
        <w:t xml:space="preserve"> where </w:t>
      </w:r>
      <w:r w:rsidR="00CF558E" w:rsidRPr="00345444">
        <w:rPr>
          <w:rFonts w:ascii="Times New Roman" w:hAnsi="Times New Roman" w:cs="Times New Roman"/>
          <w:sz w:val="24"/>
          <w:szCs w:val="24"/>
        </w:rPr>
        <w:t>two</w:t>
      </w:r>
      <w:r w:rsidR="00510648" w:rsidRPr="00345444">
        <w:rPr>
          <w:rFonts w:ascii="Times New Roman" w:hAnsi="Times New Roman" w:cs="Times New Roman"/>
          <w:sz w:val="24"/>
          <w:szCs w:val="24"/>
        </w:rPr>
        <w:t xml:space="preserve"> teams decided to </w:t>
      </w:r>
      <w:r w:rsidR="00CF558E" w:rsidRPr="00345444">
        <w:rPr>
          <w:rFonts w:ascii="Times New Roman" w:hAnsi="Times New Roman" w:cs="Times New Roman"/>
          <w:sz w:val="24"/>
          <w:szCs w:val="24"/>
        </w:rPr>
        <w:t>switch roles and allowed their designers to become production engineers, allowed their marketing personnel to act as designers, and allowed their production engineers to act as marketing personnel. They worked like this for four months and found that they were sharing knowledge much more effectively. They decided to rotate functions for another four months, with team leaders rotat</w:t>
      </w:r>
      <w:r w:rsidR="00BD25B4" w:rsidRPr="00345444">
        <w:rPr>
          <w:rFonts w:ascii="Times New Roman" w:hAnsi="Times New Roman" w:cs="Times New Roman"/>
          <w:sz w:val="24"/>
          <w:szCs w:val="24"/>
        </w:rPr>
        <w:t>ing</w:t>
      </w:r>
      <w:r w:rsidR="00CF558E" w:rsidRPr="00345444">
        <w:rPr>
          <w:rFonts w:ascii="Times New Roman" w:hAnsi="Times New Roman" w:cs="Times New Roman"/>
          <w:sz w:val="24"/>
          <w:szCs w:val="24"/>
        </w:rPr>
        <w:t xml:space="preserve"> every four months for each task. Leadership roles were changed every two</w:t>
      </w:r>
      <w:r w:rsidR="00580628" w:rsidRPr="00345444">
        <w:rPr>
          <w:rFonts w:ascii="Times New Roman" w:hAnsi="Times New Roman" w:cs="Times New Roman"/>
          <w:sz w:val="24"/>
          <w:szCs w:val="24"/>
        </w:rPr>
        <w:t xml:space="preserve"> </w:t>
      </w:r>
      <w:r w:rsidR="00245D9B" w:rsidRPr="00345444">
        <w:rPr>
          <w:rFonts w:ascii="Times New Roman" w:hAnsi="Times New Roman" w:cs="Times New Roman"/>
          <w:sz w:val="24"/>
          <w:szCs w:val="24"/>
        </w:rPr>
        <w:t>months to afford each professional leadership experience. The group had returned to its initial arrangement after 18 months. Split roles (e.g., designing/production, designer/marketing, marketing/production) were then adopted for three months, with the professional leader acting as the group leader for the last three months before the team decided to conclude its work based on initial team roles. As a result, each team experienced an exceptional means of sharing knowledge and developed an excellent understanding of the process from design to production for the market</w:t>
      </w:r>
      <w:r w:rsidR="00CE3911" w:rsidRPr="00345444">
        <w:rPr>
          <w:rFonts w:ascii="Times New Roman" w:hAnsi="Times New Roman" w:cs="Times New Roman"/>
          <w:sz w:val="24"/>
          <w:szCs w:val="24"/>
        </w:rPr>
        <w:t>. The two teams shared their experiences every second month, and no significant differences were observed between the two teams. Ties within the teams were strong, which eased the transformation of expert</w:t>
      </w:r>
      <w:r w:rsidR="00780F4C" w:rsidRPr="00345444">
        <w:rPr>
          <w:rFonts w:ascii="Times New Roman" w:hAnsi="Times New Roman" w:cs="Times New Roman"/>
          <w:sz w:val="24"/>
          <w:szCs w:val="24"/>
        </w:rPr>
        <w:t>ise</w:t>
      </w:r>
      <w:r w:rsidR="00CE3911" w:rsidRPr="00345444">
        <w:rPr>
          <w:rFonts w:ascii="Times New Roman" w:hAnsi="Times New Roman" w:cs="Times New Roman"/>
          <w:sz w:val="24"/>
          <w:szCs w:val="24"/>
        </w:rPr>
        <w:t>, working familiarity</w:t>
      </w:r>
      <w:r w:rsidR="00780F4C" w:rsidRPr="00345444">
        <w:rPr>
          <w:rFonts w:ascii="Times New Roman" w:hAnsi="Times New Roman" w:cs="Times New Roman"/>
          <w:sz w:val="24"/>
          <w:szCs w:val="24"/>
        </w:rPr>
        <w:t>,</w:t>
      </w:r>
      <w:r w:rsidR="00CE3911" w:rsidRPr="00345444">
        <w:rPr>
          <w:rFonts w:ascii="Times New Roman" w:hAnsi="Times New Roman" w:cs="Times New Roman"/>
          <w:sz w:val="24"/>
          <w:szCs w:val="24"/>
        </w:rPr>
        <w:t xml:space="preserve"> and nodding knowledge</w:t>
      </w:r>
      <w:r w:rsidR="0070669C" w:rsidRPr="00345444">
        <w:rPr>
          <w:rFonts w:ascii="Times New Roman" w:hAnsi="Times New Roman" w:cs="Times New Roman"/>
          <w:sz w:val="24"/>
          <w:szCs w:val="24"/>
        </w:rPr>
        <w:t xml:space="preserve"> </w:t>
      </w:r>
      <w:r w:rsidR="0070669C" w:rsidRPr="00345444">
        <w:rPr>
          <w:rFonts w:ascii="Times New Roman" w:hAnsi="Times New Roman" w:cs="Times New Roman"/>
          <w:sz w:val="24"/>
          <w:szCs w:val="24"/>
        </w:rPr>
        <w:fldChar w:fldCharType="begin"/>
      </w:r>
      <w:r w:rsidR="0070669C"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70669C" w:rsidRPr="00345444">
        <w:rPr>
          <w:rFonts w:ascii="Times New Roman" w:hAnsi="Times New Roman" w:cs="Times New Roman"/>
          <w:sz w:val="24"/>
          <w:szCs w:val="24"/>
        </w:rPr>
        <w:fldChar w:fldCharType="separate"/>
      </w:r>
      <w:r w:rsidR="0070669C" w:rsidRPr="00345444">
        <w:rPr>
          <w:rFonts w:ascii="Times New Roman" w:hAnsi="Times New Roman" w:cs="Times New Roman"/>
          <w:noProof/>
          <w:sz w:val="24"/>
          <w:szCs w:val="24"/>
        </w:rPr>
        <w:t>(Olaisen &amp; Revang, 2018)</w:t>
      </w:r>
      <w:r w:rsidR="0070669C" w:rsidRPr="00345444">
        <w:rPr>
          <w:rFonts w:ascii="Times New Roman" w:hAnsi="Times New Roman" w:cs="Times New Roman"/>
          <w:sz w:val="24"/>
          <w:szCs w:val="24"/>
        </w:rPr>
        <w:fldChar w:fldCharType="end"/>
      </w:r>
      <w:r w:rsidR="000F26A2"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1903B7" w:rsidRPr="00345444">
        <w:rPr>
          <w:rFonts w:ascii="Times New Roman" w:hAnsi="Times New Roman" w:cs="Times New Roman"/>
          <w:sz w:val="24"/>
          <w:szCs w:val="24"/>
        </w:rPr>
        <w:t>Based on the study, we can say that</w:t>
      </w:r>
      <w:r w:rsidR="00F14B16" w:rsidRPr="00345444">
        <w:rPr>
          <w:rFonts w:ascii="Times New Roman" w:hAnsi="Times New Roman" w:cs="Times New Roman"/>
          <w:sz w:val="24"/>
          <w:szCs w:val="24"/>
        </w:rPr>
        <w:t xml:space="preserve"> since</w:t>
      </w:r>
      <w:r w:rsidR="001903B7" w:rsidRPr="00345444">
        <w:rPr>
          <w:rFonts w:ascii="Times New Roman" w:hAnsi="Times New Roman" w:cs="Times New Roman"/>
          <w:sz w:val="24"/>
          <w:szCs w:val="24"/>
        </w:rPr>
        <w:t xml:space="preserve"> </w:t>
      </w:r>
      <w:r w:rsidR="00C30C59" w:rsidRPr="00345444">
        <w:rPr>
          <w:rFonts w:ascii="Times New Roman" w:hAnsi="Times New Roman" w:cs="Times New Roman"/>
          <w:sz w:val="24"/>
          <w:szCs w:val="24"/>
        </w:rPr>
        <w:t xml:space="preserve">every member of the team </w:t>
      </w:r>
      <w:r w:rsidR="0033746A" w:rsidRPr="00345444">
        <w:rPr>
          <w:rFonts w:ascii="Times New Roman" w:hAnsi="Times New Roman" w:cs="Times New Roman"/>
          <w:sz w:val="24"/>
          <w:szCs w:val="24"/>
        </w:rPr>
        <w:t>was</w:t>
      </w:r>
      <w:r w:rsidR="00F14B16" w:rsidRPr="00345444">
        <w:rPr>
          <w:rFonts w:ascii="Times New Roman" w:hAnsi="Times New Roman" w:cs="Times New Roman"/>
          <w:sz w:val="24"/>
          <w:szCs w:val="24"/>
        </w:rPr>
        <w:t xml:space="preserve"> given</w:t>
      </w:r>
      <w:r w:rsidR="00C30C59" w:rsidRPr="00345444">
        <w:rPr>
          <w:rFonts w:ascii="Times New Roman" w:hAnsi="Times New Roman" w:cs="Times New Roman"/>
          <w:sz w:val="24"/>
          <w:szCs w:val="24"/>
        </w:rPr>
        <w:t xml:space="preserve"> </w:t>
      </w:r>
      <w:r w:rsidR="0054485C" w:rsidRPr="00345444">
        <w:rPr>
          <w:rFonts w:ascii="Times New Roman" w:hAnsi="Times New Roman" w:cs="Times New Roman"/>
          <w:sz w:val="24"/>
          <w:szCs w:val="24"/>
        </w:rPr>
        <w:t>distinct roles</w:t>
      </w:r>
      <w:r w:rsidR="00C30C59" w:rsidRPr="00345444">
        <w:rPr>
          <w:rFonts w:ascii="Times New Roman" w:hAnsi="Times New Roman" w:cs="Times New Roman"/>
          <w:sz w:val="24"/>
          <w:szCs w:val="24"/>
        </w:rPr>
        <w:t xml:space="preserve"> such as leadership, designing, marketing, and production</w:t>
      </w:r>
      <w:r w:rsidR="00F14B16" w:rsidRPr="00345444">
        <w:rPr>
          <w:rFonts w:ascii="Times New Roman" w:hAnsi="Times New Roman" w:cs="Times New Roman"/>
          <w:sz w:val="24"/>
          <w:szCs w:val="24"/>
        </w:rPr>
        <w:t>,</w:t>
      </w:r>
      <w:r w:rsidR="00C30C59" w:rsidRPr="00345444">
        <w:rPr>
          <w:rFonts w:ascii="Times New Roman" w:hAnsi="Times New Roman" w:cs="Times New Roman"/>
          <w:sz w:val="24"/>
          <w:szCs w:val="24"/>
        </w:rPr>
        <w:t xml:space="preserve"> each member </w:t>
      </w:r>
      <w:r w:rsidR="00E4679F" w:rsidRPr="00345444">
        <w:rPr>
          <w:rFonts w:ascii="Times New Roman" w:hAnsi="Times New Roman" w:cs="Times New Roman"/>
          <w:sz w:val="24"/>
          <w:szCs w:val="24"/>
        </w:rPr>
        <w:t xml:space="preserve">gained valuable experience </w:t>
      </w:r>
      <w:r w:rsidR="00C30C59" w:rsidRPr="00345444">
        <w:rPr>
          <w:rFonts w:ascii="Times New Roman" w:hAnsi="Times New Roman" w:cs="Times New Roman"/>
          <w:sz w:val="24"/>
          <w:szCs w:val="24"/>
        </w:rPr>
        <w:t xml:space="preserve">in each </w:t>
      </w:r>
      <w:r w:rsidR="00EE3181" w:rsidRPr="00345444">
        <w:rPr>
          <w:rFonts w:ascii="Times New Roman" w:hAnsi="Times New Roman" w:cs="Times New Roman"/>
          <w:sz w:val="24"/>
          <w:szCs w:val="24"/>
        </w:rPr>
        <w:t>discipline</w:t>
      </w:r>
      <w:r w:rsidR="00C30C59" w:rsidRPr="00345444">
        <w:rPr>
          <w:rFonts w:ascii="Times New Roman" w:hAnsi="Times New Roman" w:cs="Times New Roman"/>
          <w:sz w:val="24"/>
          <w:szCs w:val="24"/>
        </w:rPr>
        <w:t>.</w:t>
      </w:r>
      <w:r w:rsidR="00F14B16" w:rsidRPr="00345444">
        <w:rPr>
          <w:rFonts w:ascii="Times New Roman" w:hAnsi="Times New Roman" w:cs="Times New Roman"/>
          <w:sz w:val="24"/>
          <w:szCs w:val="24"/>
        </w:rPr>
        <w:t xml:space="preserve"> </w:t>
      </w:r>
      <w:r w:rsidR="00DE50DE" w:rsidRPr="00345444">
        <w:rPr>
          <w:rFonts w:ascii="Times New Roman" w:hAnsi="Times New Roman" w:cs="Times New Roman"/>
          <w:sz w:val="24"/>
          <w:szCs w:val="24"/>
        </w:rPr>
        <w:t>The experiences gained by each employee will be helpful when they move up in position or switch career roles.</w:t>
      </w:r>
      <w:r w:rsidR="001F45C5" w:rsidRPr="00345444">
        <w:rPr>
          <w:rFonts w:ascii="Times New Roman" w:hAnsi="Times New Roman" w:cs="Times New Roman"/>
          <w:sz w:val="24"/>
          <w:szCs w:val="24"/>
        </w:rPr>
        <w:t xml:space="preserve"> </w:t>
      </w:r>
      <w:r w:rsidR="007E6372" w:rsidRPr="00345444">
        <w:rPr>
          <w:rFonts w:ascii="Times New Roman" w:hAnsi="Times New Roman" w:cs="Times New Roman"/>
          <w:sz w:val="24"/>
          <w:szCs w:val="24"/>
        </w:rPr>
        <w:t>S</w:t>
      </w:r>
      <w:r w:rsidR="00505C0F" w:rsidRPr="00345444">
        <w:rPr>
          <w:rFonts w:ascii="Times New Roman" w:hAnsi="Times New Roman" w:cs="Times New Roman"/>
          <w:sz w:val="24"/>
          <w:szCs w:val="24"/>
        </w:rPr>
        <w:t>ince knowledge sharing and collaboration a</w:t>
      </w:r>
      <w:r w:rsidR="00AA72F3" w:rsidRPr="00345444">
        <w:rPr>
          <w:rFonts w:ascii="Times New Roman" w:hAnsi="Times New Roman" w:cs="Times New Roman"/>
          <w:sz w:val="24"/>
          <w:szCs w:val="24"/>
        </w:rPr>
        <w:t>re</w:t>
      </w:r>
      <w:r w:rsidR="00505C0F" w:rsidRPr="00345444">
        <w:rPr>
          <w:rFonts w:ascii="Times New Roman" w:hAnsi="Times New Roman" w:cs="Times New Roman"/>
          <w:sz w:val="24"/>
          <w:szCs w:val="24"/>
        </w:rPr>
        <w:t xml:space="preserve"> key factor</w:t>
      </w:r>
      <w:r w:rsidR="008F3AA8" w:rsidRPr="00345444">
        <w:rPr>
          <w:rFonts w:ascii="Times New Roman" w:hAnsi="Times New Roman" w:cs="Times New Roman"/>
          <w:sz w:val="24"/>
          <w:szCs w:val="24"/>
        </w:rPr>
        <w:t>s</w:t>
      </w:r>
      <w:r w:rsidR="00505C0F" w:rsidRPr="00345444">
        <w:rPr>
          <w:rFonts w:ascii="Times New Roman" w:hAnsi="Times New Roman" w:cs="Times New Roman"/>
          <w:sz w:val="24"/>
          <w:szCs w:val="24"/>
        </w:rPr>
        <w:t xml:space="preserve">, it will help </w:t>
      </w:r>
      <w:r w:rsidR="00926C95" w:rsidRPr="00345444">
        <w:rPr>
          <w:rFonts w:ascii="Times New Roman" w:hAnsi="Times New Roman" w:cs="Times New Roman"/>
          <w:sz w:val="24"/>
          <w:szCs w:val="24"/>
        </w:rPr>
        <w:t>improve each</w:t>
      </w:r>
      <w:r w:rsidR="00505C0F" w:rsidRPr="00345444">
        <w:rPr>
          <w:rFonts w:ascii="Times New Roman" w:hAnsi="Times New Roman" w:cs="Times New Roman"/>
          <w:sz w:val="24"/>
          <w:szCs w:val="24"/>
        </w:rPr>
        <w:t xml:space="preserve"> employee</w:t>
      </w:r>
      <w:r w:rsidR="007B657C" w:rsidRPr="00345444">
        <w:rPr>
          <w:rFonts w:ascii="Times New Roman" w:hAnsi="Times New Roman" w:cs="Times New Roman"/>
          <w:sz w:val="24"/>
          <w:szCs w:val="24"/>
        </w:rPr>
        <w:t>’s ways of thinking</w:t>
      </w:r>
      <w:r w:rsidR="00C11536" w:rsidRPr="00345444">
        <w:rPr>
          <w:rFonts w:ascii="Times New Roman" w:hAnsi="Times New Roman" w:cs="Times New Roman"/>
          <w:sz w:val="24"/>
          <w:szCs w:val="24"/>
        </w:rPr>
        <w:t>,</w:t>
      </w:r>
      <w:r w:rsidR="007B657C" w:rsidRPr="00345444">
        <w:rPr>
          <w:rFonts w:ascii="Times New Roman" w:hAnsi="Times New Roman" w:cs="Times New Roman"/>
          <w:sz w:val="24"/>
          <w:szCs w:val="24"/>
        </w:rPr>
        <w:t xml:space="preserve"> which in turn improves</w:t>
      </w:r>
      <w:r w:rsidR="00505C0F" w:rsidRPr="00345444">
        <w:rPr>
          <w:rFonts w:ascii="Times New Roman" w:hAnsi="Times New Roman" w:cs="Times New Roman"/>
          <w:sz w:val="24"/>
          <w:szCs w:val="24"/>
        </w:rPr>
        <w:t xml:space="preserve"> performance. </w:t>
      </w:r>
      <w:r w:rsidR="001F45C5" w:rsidRPr="00345444">
        <w:rPr>
          <w:rFonts w:ascii="Times New Roman" w:hAnsi="Times New Roman" w:cs="Times New Roman"/>
          <w:sz w:val="24"/>
          <w:szCs w:val="24"/>
        </w:rPr>
        <w:t xml:space="preserve">This approach is a </w:t>
      </w:r>
      <w:r w:rsidR="009A0260" w:rsidRPr="00345444">
        <w:rPr>
          <w:rFonts w:ascii="Times New Roman" w:hAnsi="Times New Roman" w:cs="Times New Roman"/>
          <w:sz w:val="24"/>
          <w:szCs w:val="24"/>
        </w:rPr>
        <w:t>wonderful</w:t>
      </w:r>
      <w:r w:rsidR="001F45C5" w:rsidRPr="00345444">
        <w:rPr>
          <w:rFonts w:ascii="Times New Roman" w:hAnsi="Times New Roman" w:cs="Times New Roman"/>
          <w:sz w:val="24"/>
          <w:szCs w:val="24"/>
        </w:rPr>
        <w:t xml:space="preserve"> idea that managers can use for employee</w:t>
      </w:r>
      <w:r w:rsidR="00916894" w:rsidRPr="00345444">
        <w:rPr>
          <w:rFonts w:ascii="Times New Roman" w:hAnsi="Times New Roman" w:cs="Times New Roman"/>
          <w:sz w:val="24"/>
          <w:szCs w:val="24"/>
        </w:rPr>
        <w:t xml:space="preserve"> training and</w:t>
      </w:r>
      <w:r w:rsidR="001F45C5" w:rsidRPr="00345444">
        <w:rPr>
          <w:rFonts w:ascii="Times New Roman" w:hAnsi="Times New Roman" w:cs="Times New Roman"/>
          <w:sz w:val="24"/>
          <w:szCs w:val="24"/>
        </w:rPr>
        <w:t xml:space="preserve"> career development.</w:t>
      </w:r>
      <w:r w:rsidR="00010A9C" w:rsidRPr="00345444">
        <w:rPr>
          <w:rFonts w:ascii="Times New Roman" w:hAnsi="Times New Roman" w:cs="Times New Roman"/>
          <w:sz w:val="24"/>
          <w:szCs w:val="24"/>
        </w:rPr>
        <w:t xml:space="preserve"> </w:t>
      </w:r>
    </w:p>
    <w:p w14:paraId="0643595C" w14:textId="567B83F2" w:rsidR="00010A9C" w:rsidRPr="00345444" w:rsidRDefault="00A6343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Since it only used two teams</w:t>
      </w:r>
      <w:r w:rsidR="00795802" w:rsidRPr="00345444">
        <w:rPr>
          <w:rFonts w:ascii="Times New Roman" w:hAnsi="Times New Roman" w:cs="Times New Roman"/>
          <w:sz w:val="24"/>
          <w:szCs w:val="24"/>
        </w:rPr>
        <w:t xml:space="preserve"> for the </w:t>
      </w:r>
      <w:r w:rsidR="00F72703" w:rsidRPr="00345444">
        <w:rPr>
          <w:rFonts w:ascii="Times New Roman" w:hAnsi="Times New Roman" w:cs="Times New Roman"/>
          <w:sz w:val="24"/>
          <w:szCs w:val="24"/>
        </w:rPr>
        <w:t>research</w:t>
      </w:r>
      <w:r w:rsidRPr="00345444">
        <w:rPr>
          <w:rFonts w:ascii="Times New Roman" w:hAnsi="Times New Roman" w:cs="Times New Roman"/>
          <w:sz w:val="24"/>
          <w:szCs w:val="24"/>
        </w:rPr>
        <w:t>, the study could have used more sample teams to strengthen its</w:t>
      </w:r>
      <w:r w:rsidR="00BF5EE9" w:rsidRPr="00345444">
        <w:rPr>
          <w:rFonts w:ascii="Times New Roman" w:hAnsi="Times New Roman" w:cs="Times New Roman"/>
          <w:sz w:val="24"/>
          <w:szCs w:val="24"/>
        </w:rPr>
        <w:t xml:space="preserve"> research</w:t>
      </w:r>
      <w:r w:rsidR="00F72703" w:rsidRPr="00345444">
        <w:rPr>
          <w:rFonts w:ascii="Times New Roman" w:hAnsi="Times New Roman" w:cs="Times New Roman"/>
          <w:sz w:val="24"/>
          <w:szCs w:val="24"/>
        </w:rPr>
        <w:t>, and</w:t>
      </w:r>
      <w:r w:rsidRPr="00345444">
        <w:rPr>
          <w:rFonts w:ascii="Times New Roman" w:hAnsi="Times New Roman" w:cs="Times New Roman"/>
          <w:sz w:val="24"/>
          <w:szCs w:val="24"/>
        </w:rPr>
        <w:t xml:space="preserve"> </w:t>
      </w:r>
      <w:r w:rsidR="00F72703" w:rsidRPr="00345444">
        <w:rPr>
          <w:rFonts w:ascii="Times New Roman" w:hAnsi="Times New Roman" w:cs="Times New Roman"/>
          <w:sz w:val="24"/>
          <w:szCs w:val="24"/>
        </w:rPr>
        <w:t>w</w:t>
      </w:r>
      <w:r w:rsidR="002F327D" w:rsidRPr="00345444">
        <w:rPr>
          <w:rFonts w:ascii="Times New Roman" w:hAnsi="Times New Roman" w:cs="Times New Roman"/>
          <w:sz w:val="24"/>
          <w:szCs w:val="24"/>
        </w:rPr>
        <w:t xml:space="preserve">hile this study shows the valuable potential of rotating </w:t>
      </w:r>
      <w:r w:rsidR="002F327D" w:rsidRPr="00345444">
        <w:rPr>
          <w:rFonts w:ascii="Times New Roman" w:hAnsi="Times New Roman" w:cs="Times New Roman"/>
          <w:sz w:val="24"/>
          <w:szCs w:val="24"/>
        </w:rPr>
        <w:lastRenderedPageBreak/>
        <w:t xml:space="preserve">leadership, </w:t>
      </w:r>
      <w:r w:rsidR="005B162E" w:rsidRPr="00345444">
        <w:rPr>
          <w:rFonts w:ascii="Times New Roman" w:hAnsi="Times New Roman" w:cs="Times New Roman"/>
          <w:sz w:val="24"/>
          <w:szCs w:val="24"/>
        </w:rPr>
        <w:t xml:space="preserve">a </w:t>
      </w:r>
      <w:r w:rsidR="002F327D" w:rsidRPr="00345444">
        <w:rPr>
          <w:rFonts w:ascii="Times New Roman" w:hAnsi="Times New Roman" w:cs="Times New Roman"/>
          <w:sz w:val="24"/>
          <w:szCs w:val="24"/>
        </w:rPr>
        <w:t xml:space="preserve">few of the things that were always mentioned but not addressed </w:t>
      </w:r>
      <w:r w:rsidR="005B162E" w:rsidRPr="00345444">
        <w:rPr>
          <w:rFonts w:ascii="Times New Roman" w:hAnsi="Times New Roman" w:cs="Times New Roman"/>
          <w:sz w:val="24"/>
          <w:szCs w:val="24"/>
        </w:rPr>
        <w:t>are</w:t>
      </w:r>
      <w:r w:rsidR="002F327D" w:rsidRPr="00345444">
        <w:rPr>
          <w:rFonts w:ascii="Times New Roman" w:hAnsi="Times New Roman" w:cs="Times New Roman"/>
          <w:sz w:val="24"/>
          <w:szCs w:val="24"/>
        </w:rPr>
        <w:t xml:space="preserve"> collaboration and knowledge sharing.</w:t>
      </w:r>
      <w:r w:rsidR="00F429E0" w:rsidRPr="00345444">
        <w:rPr>
          <w:rFonts w:ascii="Times New Roman" w:hAnsi="Times New Roman" w:cs="Times New Roman"/>
          <w:sz w:val="24"/>
          <w:szCs w:val="24"/>
        </w:rPr>
        <w:t xml:space="preserve"> </w:t>
      </w:r>
      <w:r w:rsidR="002F327D" w:rsidRPr="00345444">
        <w:rPr>
          <w:rFonts w:ascii="Times New Roman" w:hAnsi="Times New Roman" w:cs="Times New Roman"/>
          <w:sz w:val="24"/>
          <w:szCs w:val="24"/>
        </w:rPr>
        <w:t xml:space="preserve">These two require time and resources as you must schedule meetings or </w:t>
      </w:r>
      <w:r w:rsidR="006E10E7" w:rsidRPr="00345444">
        <w:rPr>
          <w:rFonts w:ascii="Times New Roman" w:hAnsi="Times New Roman" w:cs="Times New Roman"/>
          <w:sz w:val="24"/>
          <w:szCs w:val="24"/>
        </w:rPr>
        <w:t>allocate</w:t>
      </w:r>
      <w:r w:rsidR="002F327D" w:rsidRPr="00345444">
        <w:rPr>
          <w:rFonts w:ascii="Times New Roman" w:hAnsi="Times New Roman" w:cs="Times New Roman"/>
          <w:sz w:val="24"/>
          <w:szCs w:val="24"/>
        </w:rPr>
        <w:t xml:space="preserve"> time for them. </w:t>
      </w:r>
      <w:r w:rsidR="006E10E7" w:rsidRPr="00345444">
        <w:rPr>
          <w:rFonts w:ascii="Times New Roman" w:hAnsi="Times New Roman" w:cs="Times New Roman"/>
          <w:sz w:val="24"/>
          <w:szCs w:val="24"/>
        </w:rPr>
        <w:t>So,</w:t>
      </w:r>
      <w:r w:rsidR="002F327D" w:rsidRPr="00345444">
        <w:rPr>
          <w:rFonts w:ascii="Times New Roman" w:hAnsi="Times New Roman" w:cs="Times New Roman"/>
          <w:sz w:val="24"/>
          <w:szCs w:val="24"/>
        </w:rPr>
        <w:t xml:space="preserve"> </w:t>
      </w:r>
      <w:r w:rsidR="00F429E0" w:rsidRPr="00345444">
        <w:rPr>
          <w:rFonts w:ascii="Times New Roman" w:hAnsi="Times New Roman" w:cs="Times New Roman"/>
          <w:sz w:val="24"/>
          <w:szCs w:val="24"/>
        </w:rPr>
        <w:t xml:space="preserve">this approach will not work successfully if not planned correctly. </w:t>
      </w:r>
      <w:r w:rsidR="00032AE3" w:rsidRPr="00345444">
        <w:rPr>
          <w:rFonts w:ascii="Times New Roman" w:hAnsi="Times New Roman" w:cs="Times New Roman"/>
          <w:sz w:val="24"/>
          <w:szCs w:val="24"/>
        </w:rPr>
        <w:t xml:space="preserve">Teamwork should be designed, </w:t>
      </w:r>
      <w:r w:rsidR="00711888" w:rsidRPr="00345444">
        <w:rPr>
          <w:rFonts w:ascii="Times New Roman" w:hAnsi="Times New Roman" w:cs="Times New Roman"/>
          <w:sz w:val="24"/>
          <w:szCs w:val="24"/>
        </w:rPr>
        <w:t>planned,</w:t>
      </w:r>
      <w:r w:rsidR="00032AE3" w:rsidRPr="00345444">
        <w:rPr>
          <w:rFonts w:ascii="Times New Roman" w:hAnsi="Times New Roman" w:cs="Times New Roman"/>
          <w:sz w:val="24"/>
          <w:szCs w:val="24"/>
        </w:rPr>
        <w:t xml:space="preserve"> and monitored by upper management personnel</w:t>
      </w:r>
      <w:r w:rsidR="009D254D" w:rsidRPr="00345444">
        <w:rPr>
          <w:rFonts w:ascii="Times New Roman" w:hAnsi="Times New Roman" w:cs="Times New Roman"/>
          <w:sz w:val="24"/>
          <w:szCs w:val="24"/>
        </w:rPr>
        <w:t xml:space="preserve"> </w:t>
      </w:r>
      <w:r w:rsidR="009D254D" w:rsidRPr="00345444">
        <w:rPr>
          <w:rFonts w:ascii="Times New Roman" w:hAnsi="Times New Roman" w:cs="Times New Roman"/>
          <w:sz w:val="24"/>
          <w:szCs w:val="24"/>
        </w:rPr>
        <w:fldChar w:fldCharType="begin"/>
      </w:r>
      <w:r w:rsidR="009D254D" w:rsidRPr="00345444">
        <w:rPr>
          <w:rFonts w:ascii="Times New Roman" w:hAnsi="Times New Roman" w:cs="Times New Roman"/>
          <w:sz w:val="24"/>
          <w:szCs w:val="24"/>
        </w:rPr>
        <w:instrText xml:space="preserve"> ADDIN ZOTERO_ITEM CSL_CITATION {"citationID":"t26Hms8d","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D254D" w:rsidRPr="00345444">
        <w:rPr>
          <w:rFonts w:ascii="Times New Roman" w:hAnsi="Times New Roman" w:cs="Times New Roman"/>
          <w:sz w:val="24"/>
          <w:szCs w:val="24"/>
        </w:rPr>
        <w:fldChar w:fldCharType="separate"/>
      </w:r>
      <w:r w:rsidR="009D254D" w:rsidRPr="00345444">
        <w:rPr>
          <w:rFonts w:ascii="Times New Roman" w:hAnsi="Times New Roman" w:cs="Times New Roman"/>
          <w:noProof/>
          <w:sz w:val="24"/>
          <w:szCs w:val="24"/>
        </w:rPr>
        <w:t>(Olaisen &amp; Revang, 2018)</w:t>
      </w:r>
      <w:r w:rsidR="009D254D" w:rsidRPr="00345444">
        <w:rPr>
          <w:rFonts w:ascii="Times New Roman" w:hAnsi="Times New Roman" w:cs="Times New Roman"/>
          <w:sz w:val="24"/>
          <w:szCs w:val="24"/>
        </w:rPr>
        <w:fldChar w:fldCharType="end"/>
      </w:r>
      <w:r w:rsidR="009D254D" w:rsidRPr="00345444">
        <w:rPr>
          <w:rFonts w:ascii="Times New Roman" w:hAnsi="Times New Roman" w:cs="Times New Roman"/>
          <w:sz w:val="24"/>
          <w:szCs w:val="24"/>
        </w:rPr>
        <w:t xml:space="preserve">. </w:t>
      </w:r>
      <w:r w:rsidR="00CF2D40" w:rsidRPr="00345444">
        <w:rPr>
          <w:rFonts w:ascii="Times New Roman" w:hAnsi="Times New Roman" w:cs="Times New Roman"/>
          <w:sz w:val="24"/>
          <w:szCs w:val="24"/>
        </w:rPr>
        <w:t xml:space="preserve">If it is not planned correctly, </w:t>
      </w:r>
      <w:r w:rsidR="002D5DA9" w:rsidRPr="00345444">
        <w:rPr>
          <w:rFonts w:ascii="Times New Roman" w:hAnsi="Times New Roman" w:cs="Times New Roman"/>
          <w:sz w:val="24"/>
          <w:szCs w:val="24"/>
        </w:rPr>
        <w:t>likely,</w:t>
      </w:r>
      <w:r w:rsidR="00CF2D40" w:rsidRPr="00345444">
        <w:rPr>
          <w:rFonts w:ascii="Times New Roman" w:hAnsi="Times New Roman" w:cs="Times New Roman"/>
          <w:sz w:val="24"/>
          <w:szCs w:val="24"/>
        </w:rPr>
        <w:t xml:space="preserve"> it will not work. </w:t>
      </w:r>
    </w:p>
    <w:p w14:paraId="3D0155B6" w14:textId="74085888" w:rsidR="00F429E0" w:rsidRPr="00345444" w:rsidRDefault="007A08A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contrast, t</w:t>
      </w:r>
      <w:r w:rsidR="002255BC" w:rsidRPr="00345444">
        <w:rPr>
          <w:rFonts w:ascii="Times New Roman" w:hAnsi="Times New Roman" w:cs="Times New Roman"/>
          <w:sz w:val="24"/>
          <w:szCs w:val="24"/>
        </w:rPr>
        <w:t>here was a study</w:t>
      </w:r>
      <w:r w:rsidR="000A7853" w:rsidRPr="00345444">
        <w:rPr>
          <w:rFonts w:ascii="Times New Roman" w:hAnsi="Times New Roman" w:cs="Times New Roman"/>
          <w:sz w:val="24"/>
          <w:szCs w:val="24"/>
        </w:rPr>
        <w:t xml:space="preserve"> showing</w:t>
      </w:r>
      <w:r w:rsidR="002255BC" w:rsidRPr="00345444">
        <w:rPr>
          <w:rFonts w:ascii="Times New Roman" w:hAnsi="Times New Roman" w:cs="Times New Roman"/>
          <w:sz w:val="24"/>
          <w:szCs w:val="24"/>
        </w:rPr>
        <w:t xml:space="preserve"> that there is no evidence of an effect arising between fixed or rotating leadership roles (</w:t>
      </w:r>
      <w:proofErr w:type="spellStart"/>
      <w:r w:rsidR="002255BC" w:rsidRPr="00345444">
        <w:rPr>
          <w:rFonts w:ascii="Times New Roman" w:hAnsi="Times New Roman" w:cs="Times New Roman"/>
          <w:sz w:val="24"/>
          <w:szCs w:val="24"/>
        </w:rPr>
        <w:t>Güth</w:t>
      </w:r>
      <w:proofErr w:type="spellEnd"/>
      <w:r w:rsidR="002255BC" w:rsidRPr="00345444">
        <w:rPr>
          <w:rFonts w:ascii="Times New Roman" w:hAnsi="Times New Roman" w:cs="Times New Roman"/>
          <w:sz w:val="24"/>
          <w:szCs w:val="24"/>
        </w:rPr>
        <w:t xml:space="preserve"> et al., 2007, as cited in </w:t>
      </w:r>
      <w:r w:rsidR="007D0C04" w:rsidRPr="00345444">
        <w:rPr>
          <w:rFonts w:ascii="Times New Roman" w:hAnsi="Times New Roman" w:cs="Times New Roman"/>
          <w:sz w:val="24"/>
          <w:szCs w:val="24"/>
        </w:rPr>
        <w:fldChar w:fldCharType="begin"/>
      </w:r>
      <w:r w:rsidR="007D0C04" w:rsidRPr="00345444">
        <w:rPr>
          <w:rFonts w:ascii="Times New Roman" w:hAnsi="Times New Roman" w:cs="Times New Roman"/>
          <w:sz w:val="24"/>
          <w:szCs w:val="24"/>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7D0C04" w:rsidRPr="00345444">
        <w:rPr>
          <w:rFonts w:ascii="Times New Roman" w:hAnsi="Times New Roman" w:cs="Times New Roman"/>
          <w:sz w:val="24"/>
          <w:szCs w:val="24"/>
        </w:rPr>
        <w:fldChar w:fldCharType="separate"/>
      </w:r>
      <w:r w:rsidR="007D0C04" w:rsidRPr="00345444">
        <w:rPr>
          <w:rFonts w:ascii="Times New Roman" w:hAnsi="Times New Roman" w:cs="Times New Roman"/>
          <w:kern w:val="0"/>
          <w:sz w:val="24"/>
          <w:szCs w:val="24"/>
          <w:lang w:val="en-US"/>
        </w:rPr>
        <w:t>Müller, 2020)</w:t>
      </w:r>
      <w:r w:rsidR="007D0C0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More importantly</w:t>
      </w:r>
      <w:r w:rsidR="0083367B" w:rsidRPr="00345444">
        <w:rPr>
          <w:rFonts w:ascii="Times New Roman" w:hAnsi="Times New Roman" w:cs="Times New Roman"/>
          <w:sz w:val="24"/>
          <w:szCs w:val="24"/>
        </w:rPr>
        <w:t>,</w:t>
      </w:r>
      <w:r w:rsidR="00EA2545" w:rsidRPr="00345444">
        <w:rPr>
          <w:rFonts w:ascii="Times New Roman" w:hAnsi="Times New Roman" w:cs="Times New Roman"/>
          <w:sz w:val="24"/>
          <w:szCs w:val="24"/>
        </w:rPr>
        <w:t xml:space="preserve"> this study has shown that </w:t>
      </w:r>
      <w:r w:rsidR="007B383A" w:rsidRPr="00345444">
        <w:rPr>
          <w:rFonts w:ascii="Times New Roman" w:hAnsi="Times New Roman" w:cs="Times New Roman"/>
          <w:sz w:val="24"/>
          <w:szCs w:val="24"/>
        </w:rPr>
        <w:t>how</w:t>
      </w:r>
      <w:r w:rsidR="00EA2545" w:rsidRPr="00345444">
        <w:rPr>
          <w:rFonts w:ascii="Times New Roman" w:hAnsi="Times New Roman" w:cs="Times New Roman"/>
          <w:sz w:val="24"/>
          <w:szCs w:val="24"/>
        </w:rPr>
        <w:t xml:space="preserve"> leaders are installed has important behavioral consequences. Exogenously installed leaders have only a small or no effect vis-à-vis no leadership. Endogenously evolving leadership prompts contributions to public goods (Rivas and Sutter, 2011, as cited in</w:t>
      </w:r>
      <w:r w:rsidR="006C4B34" w:rsidRPr="00345444">
        <w:rPr>
          <w:rFonts w:ascii="Times New Roman" w:hAnsi="Times New Roman" w:cs="Times New Roman"/>
          <w:sz w:val="24"/>
          <w:szCs w:val="24"/>
        </w:rPr>
        <w:t xml:space="preserve"> </w:t>
      </w:r>
      <w:r w:rsidR="006C4B34" w:rsidRPr="00345444">
        <w:rPr>
          <w:rFonts w:ascii="Times New Roman" w:hAnsi="Times New Roman" w:cs="Times New Roman"/>
          <w:sz w:val="24"/>
          <w:szCs w:val="24"/>
        </w:rPr>
        <w:fldChar w:fldCharType="begin"/>
      </w:r>
      <w:r w:rsidR="006C4B34" w:rsidRPr="00345444">
        <w:rPr>
          <w:rFonts w:ascii="Times New Roman" w:hAnsi="Times New Roman" w:cs="Times New Roman"/>
          <w:sz w:val="24"/>
          <w:szCs w:val="24"/>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6C4B34" w:rsidRPr="00345444">
        <w:rPr>
          <w:rFonts w:ascii="Times New Roman" w:hAnsi="Times New Roman" w:cs="Times New Roman"/>
          <w:sz w:val="24"/>
          <w:szCs w:val="24"/>
        </w:rPr>
        <w:fldChar w:fldCharType="separate"/>
      </w:r>
      <w:r w:rsidR="006C4B34" w:rsidRPr="00345444">
        <w:rPr>
          <w:rFonts w:ascii="Times New Roman" w:hAnsi="Times New Roman" w:cs="Times New Roman"/>
          <w:kern w:val="0"/>
          <w:sz w:val="24"/>
          <w:szCs w:val="24"/>
          <w:lang w:val="en-US"/>
        </w:rPr>
        <w:t>Müller, 2020)</w:t>
      </w:r>
      <w:r w:rsidR="006C4B3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particularly in groups that successfully installed a leader through voting (</w:t>
      </w:r>
      <w:proofErr w:type="spellStart"/>
      <w:r w:rsidR="00EA2545" w:rsidRPr="00345444">
        <w:rPr>
          <w:rFonts w:ascii="Times New Roman" w:hAnsi="Times New Roman" w:cs="Times New Roman"/>
          <w:sz w:val="24"/>
          <w:szCs w:val="24"/>
        </w:rPr>
        <w:t>Guth</w:t>
      </w:r>
      <w:proofErr w:type="spellEnd"/>
      <w:r w:rsidR="00EA2545" w:rsidRPr="00345444">
        <w:rPr>
          <w:rFonts w:ascii="Times New Roman" w:hAnsi="Times New Roman" w:cs="Times New Roman"/>
          <w:sz w:val="24"/>
          <w:szCs w:val="24"/>
        </w:rPr>
        <w:t xml:space="preserve"> et al., 2007; Chiang </w:t>
      </w:r>
      <w:r w:rsidR="00F40EED" w:rsidRPr="00345444">
        <w:rPr>
          <w:rFonts w:ascii="Times New Roman" w:hAnsi="Times New Roman" w:cs="Times New Roman"/>
          <w:sz w:val="24"/>
          <w:szCs w:val="24"/>
        </w:rPr>
        <w:t>&amp;</w:t>
      </w:r>
      <w:r w:rsidR="00EA2545" w:rsidRPr="00345444">
        <w:rPr>
          <w:rFonts w:ascii="Times New Roman" w:hAnsi="Times New Roman" w:cs="Times New Roman"/>
          <w:sz w:val="24"/>
          <w:szCs w:val="24"/>
        </w:rPr>
        <w:t xml:space="preserve"> Hsu, 2017, as cited in</w:t>
      </w:r>
      <w:r w:rsidR="009776DD" w:rsidRPr="00345444">
        <w:rPr>
          <w:rFonts w:ascii="Times New Roman" w:hAnsi="Times New Roman" w:cs="Times New Roman"/>
          <w:sz w:val="24"/>
          <w:szCs w:val="24"/>
        </w:rPr>
        <w:t xml:space="preserve"> </w:t>
      </w:r>
      <w:r w:rsidR="009776DD" w:rsidRPr="00345444">
        <w:rPr>
          <w:rFonts w:ascii="Times New Roman" w:hAnsi="Times New Roman" w:cs="Times New Roman"/>
          <w:sz w:val="24"/>
          <w:szCs w:val="24"/>
        </w:rPr>
        <w:fldChar w:fldCharType="begin"/>
      </w:r>
      <w:r w:rsidR="009776DD" w:rsidRPr="00345444">
        <w:rPr>
          <w:rFonts w:ascii="Times New Roman" w:hAnsi="Times New Roman" w:cs="Times New Roman"/>
          <w:sz w:val="24"/>
          <w:szCs w:val="24"/>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9776DD" w:rsidRPr="00345444">
        <w:rPr>
          <w:rFonts w:ascii="Times New Roman" w:hAnsi="Times New Roman" w:cs="Times New Roman"/>
          <w:sz w:val="24"/>
          <w:szCs w:val="24"/>
        </w:rPr>
        <w:fldChar w:fldCharType="separate"/>
      </w:r>
      <w:r w:rsidR="009776DD" w:rsidRPr="00345444">
        <w:rPr>
          <w:rFonts w:ascii="Times New Roman" w:hAnsi="Times New Roman" w:cs="Times New Roman"/>
          <w:kern w:val="0"/>
          <w:sz w:val="24"/>
          <w:szCs w:val="24"/>
          <w:lang w:val="en-US"/>
        </w:rPr>
        <w:t>Müller, 2020)</w:t>
      </w:r>
      <w:r w:rsidR="009776DD"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xml:space="preserve">. It has been argued that the mechanism by which leaders are selected causes a legitimacy effect (Grossman and </w:t>
      </w:r>
      <w:proofErr w:type="spellStart"/>
      <w:r w:rsidR="00EA2545" w:rsidRPr="00345444">
        <w:rPr>
          <w:rFonts w:ascii="Times New Roman" w:hAnsi="Times New Roman" w:cs="Times New Roman"/>
          <w:sz w:val="24"/>
          <w:szCs w:val="24"/>
        </w:rPr>
        <w:t>Baldasarri</w:t>
      </w:r>
      <w:proofErr w:type="spellEnd"/>
      <w:r w:rsidR="00EA2545" w:rsidRPr="00345444">
        <w:rPr>
          <w:rFonts w:ascii="Times New Roman" w:hAnsi="Times New Roman" w:cs="Times New Roman"/>
          <w:sz w:val="24"/>
          <w:szCs w:val="24"/>
        </w:rPr>
        <w:t xml:space="preserve"> 2012, as cited in</w:t>
      </w:r>
      <w:r w:rsidR="002563A7" w:rsidRPr="00345444">
        <w:rPr>
          <w:rFonts w:ascii="Times New Roman" w:hAnsi="Times New Roman" w:cs="Times New Roman"/>
          <w:sz w:val="24"/>
          <w:szCs w:val="24"/>
        </w:rPr>
        <w:t xml:space="preserve"> </w:t>
      </w:r>
      <w:r w:rsidR="002563A7" w:rsidRPr="00345444">
        <w:rPr>
          <w:rFonts w:ascii="Times New Roman" w:hAnsi="Times New Roman" w:cs="Times New Roman"/>
          <w:sz w:val="24"/>
          <w:szCs w:val="24"/>
        </w:rPr>
        <w:fldChar w:fldCharType="begin"/>
      </w:r>
      <w:r w:rsidR="002563A7" w:rsidRPr="00345444">
        <w:rPr>
          <w:rFonts w:ascii="Times New Roman" w:hAnsi="Times New Roman" w:cs="Times New Roman"/>
          <w:sz w:val="24"/>
          <w:szCs w:val="24"/>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2563A7" w:rsidRPr="00345444">
        <w:rPr>
          <w:rFonts w:ascii="Times New Roman" w:hAnsi="Times New Roman" w:cs="Times New Roman"/>
          <w:sz w:val="24"/>
          <w:szCs w:val="24"/>
        </w:rPr>
        <w:fldChar w:fldCharType="separate"/>
      </w:r>
      <w:r w:rsidR="002563A7" w:rsidRPr="00345444">
        <w:rPr>
          <w:rFonts w:ascii="Times New Roman" w:hAnsi="Times New Roman" w:cs="Times New Roman"/>
          <w:kern w:val="0"/>
          <w:sz w:val="24"/>
          <w:szCs w:val="24"/>
          <w:lang w:val="en-US"/>
        </w:rPr>
        <w:t>Müller, 2020)</w:t>
      </w:r>
      <w:r w:rsidR="002563A7" w:rsidRPr="00345444">
        <w:rPr>
          <w:rFonts w:ascii="Times New Roman" w:hAnsi="Times New Roman" w:cs="Times New Roman"/>
          <w:sz w:val="24"/>
          <w:szCs w:val="24"/>
        </w:rPr>
        <w:fldChar w:fldCharType="end"/>
      </w:r>
      <w:r w:rsidR="003C00CE" w:rsidRPr="00345444">
        <w:rPr>
          <w:rFonts w:ascii="Times New Roman" w:hAnsi="Times New Roman" w:cs="Times New Roman"/>
          <w:sz w:val="24"/>
          <w:szCs w:val="24"/>
        </w:rPr>
        <w:t>.</w:t>
      </w:r>
      <w:r w:rsidR="002E4AED" w:rsidRPr="00345444">
        <w:rPr>
          <w:rFonts w:ascii="Times New Roman" w:hAnsi="Times New Roman" w:cs="Times New Roman"/>
          <w:sz w:val="24"/>
          <w:szCs w:val="24"/>
        </w:rPr>
        <w:t xml:space="preserve"> We can say that rotating leadership </w:t>
      </w:r>
      <w:r w:rsidR="00833325" w:rsidRPr="00345444">
        <w:rPr>
          <w:rFonts w:ascii="Times New Roman" w:hAnsi="Times New Roman" w:cs="Times New Roman"/>
          <w:sz w:val="24"/>
          <w:szCs w:val="24"/>
        </w:rPr>
        <w:t xml:space="preserve">has the potential but </w:t>
      </w:r>
      <w:r w:rsidR="00667FDD" w:rsidRPr="00345444">
        <w:rPr>
          <w:rFonts w:ascii="Times New Roman" w:hAnsi="Times New Roman" w:cs="Times New Roman"/>
          <w:sz w:val="24"/>
          <w:szCs w:val="24"/>
        </w:rPr>
        <w:t>does not</w:t>
      </w:r>
      <w:r w:rsidR="00736E77" w:rsidRPr="00345444">
        <w:rPr>
          <w:rFonts w:ascii="Times New Roman" w:hAnsi="Times New Roman" w:cs="Times New Roman"/>
          <w:sz w:val="24"/>
          <w:szCs w:val="24"/>
        </w:rPr>
        <w:t xml:space="preserve"> always</w:t>
      </w:r>
      <w:r w:rsidR="00833325" w:rsidRPr="00345444">
        <w:rPr>
          <w:rFonts w:ascii="Times New Roman" w:hAnsi="Times New Roman" w:cs="Times New Roman"/>
          <w:sz w:val="24"/>
          <w:szCs w:val="24"/>
        </w:rPr>
        <w:t xml:space="preserve"> work in certain instances.</w:t>
      </w:r>
    </w:p>
    <w:p w14:paraId="5535DADC" w14:textId="687F07CA" w:rsidR="00126487" w:rsidRPr="00345444" w:rsidRDefault="00126487"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2 </w:t>
      </w:r>
      <w:r w:rsidR="000C2CB8" w:rsidRPr="00345444">
        <w:rPr>
          <w:rFonts w:ascii="Times New Roman" w:hAnsi="Times New Roman" w:cs="Times New Roman"/>
          <w:b/>
          <w:bCs/>
          <w:sz w:val="24"/>
          <w:szCs w:val="24"/>
        </w:rPr>
        <w:t xml:space="preserve">Impact of Rotating Leadership on </w:t>
      </w:r>
      <w:r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Pr="00345444">
        <w:rPr>
          <w:rFonts w:ascii="Times New Roman" w:hAnsi="Times New Roman" w:cs="Times New Roman"/>
          <w:b/>
          <w:bCs/>
          <w:sz w:val="24"/>
          <w:szCs w:val="24"/>
        </w:rPr>
        <w:t>Managing Teams</w:t>
      </w:r>
    </w:p>
    <w:p w14:paraId="6DD29A66" w14:textId="3D295287" w:rsidR="00126487" w:rsidRPr="00345444"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2F7CBD" w:rsidRPr="00345444">
        <w:rPr>
          <w:rFonts w:ascii="Times New Roman" w:hAnsi="Times New Roman" w:cs="Times New Roman"/>
          <w:sz w:val="24"/>
          <w:szCs w:val="24"/>
        </w:rPr>
        <w:t>A self-managing team is a group of individuals with diverse skills and knowledge, given the collective autonomy and responsibility to plan, manage, and execute tasks interdependently to attain a common goal</w:t>
      </w:r>
      <w:r w:rsidR="00FC66A9" w:rsidRPr="00345444">
        <w:rPr>
          <w:rFonts w:ascii="Times New Roman" w:hAnsi="Times New Roman" w:cs="Times New Roman"/>
          <w:sz w:val="24"/>
          <w:szCs w:val="24"/>
        </w:rPr>
        <w:t xml:space="preserve"> (</w:t>
      </w:r>
      <w:proofErr w:type="spellStart"/>
      <w:r w:rsidR="00FC66A9" w:rsidRPr="00345444">
        <w:rPr>
          <w:rFonts w:ascii="Times New Roman" w:hAnsi="Times New Roman" w:cs="Times New Roman"/>
          <w:sz w:val="24"/>
          <w:szCs w:val="24"/>
        </w:rPr>
        <w:t>Magpili</w:t>
      </w:r>
      <w:proofErr w:type="spellEnd"/>
      <w:r w:rsidR="00FC66A9" w:rsidRPr="00345444">
        <w:rPr>
          <w:rFonts w:ascii="Times New Roman" w:hAnsi="Times New Roman" w:cs="Times New Roman"/>
          <w:sz w:val="24"/>
          <w:szCs w:val="24"/>
        </w:rPr>
        <w:t xml:space="preserve"> &amp; </w:t>
      </w:r>
      <w:proofErr w:type="spellStart"/>
      <w:r w:rsidR="00FC66A9" w:rsidRPr="00345444">
        <w:rPr>
          <w:rFonts w:ascii="Times New Roman" w:hAnsi="Times New Roman" w:cs="Times New Roman"/>
          <w:sz w:val="24"/>
          <w:szCs w:val="24"/>
        </w:rPr>
        <w:t>Pasoz</w:t>
      </w:r>
      <w:proofErr w:type="spellEnd"/>
      <w:r w:rsidR="00FC66A9" w:rsidRPr="00345444">
        <w:rPr>
          <w:rFonts w:ascii="Times New Roman" w:hAnsi="Times New Roman" w:cs="Times New Roman"/>
          <w:sz w:val="24"/>
          <w:szCs w:val="24"/>
        </w:rPr>
        <w:t>, 2018, as cited in</w:t>
      </w:r>
      <w:r w:rsidR="00451855" w:rsidRPr="00345444">
        <w:rPr>
          <w:rFonts w:ascii="Times New Roman" w:hAnsi="Times New Roman" w:cs="Times New Roman"/>
          <w:sz w:val="24"/>
          <w:szCs w:val="24"/>
        </w:rPr>
        <w:t xml:space="preserve"> </w:t>
      </w:r>
      <w:r w:rsidR="00451855" w:rsidRPr="00345444">
        <w:rPr>
          <w:rFonts w:ascii="Times New Roman" w:hAnsi="Times New Roman" w:cs="Times New Roman"/>
          <w:sz w:val="24"/>
          <w:szCs w:val="24"/>
        </w:rPr>
        <w:fldChar w:fldCharType="begin"/>
      </w:r>
      <w:r w:rsidR="00451855" w:rsidRPr="00345444">
        <w:rPr>
          <w:rFonts w:ascii="Times New Roman" w:hAnsi="Times New Roman" w:cs="Times New Roman"/>
          <w:sz w:val="24"/>
          <w:szCs w:val="24"/>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51855" w:rsidRPr="00345444">
        <w:rPr>
          <w:rFonts w:ascii="Times New Roman" w:hAnsi="Times New Roman" w:cs="Times New Roman"/>
          <w:sz w:val="24"/>
          <w:szCs w:val="24"/>
        </w:rPr>
        <w:fldChar w:fldCharType="separate"/>
      </w:r>
      <w:r w:rsidR="00451855" w:rsidRPr="00345444">
        <w:rPr>
          <w:rFonts w:ascii="Times New Roman" w:hAnsi="Times New Roman" w:cs="Times New Roman"/>
          <w:noProof/>
          <w:sz w:val="24"/>
          <w:szCs w:val="24"/>
        </w:rPr>
        <w:t>Eseryel et al., 2021)</w:t>
      </w:r>
      <w:r w:rsidR="00451855"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Although this definition may appear to suggest that self-managing teams are “leaderless</w:t>
      </w:r>
      <w:r w:rsidR="00C84D82" w:rsidRPr="00345444">
        <w:rPr>
          <w:rFonts w:ascii="Times New Roman" w:hAnsi="Times New Roman" w:cs="Times New Roman"/>
          <w:sz w:val="24"/>
          <w:szCs w:val="24"/>
        </w:rPr>
        <w:t>,”</w:t>
      </w:r>
      <w:r w:rsidR="00FC66A9" w:rsidRPr="00345444">
        <w:rPr>
          <w:rFonts w:ascii="Times New Roman" w:hAnsi="Times New Roman" w:cs="Times New Roman"/>
          <w:sz w:val="24"/>
          <w:szCs w:val="24"/>
        </w:rPr>
        <w:t xml:space="preserve"> that is, that formal leadership is absent, this is not necessarily the case. Self-managing teams range from teams embedded within formal </w:t>
      </w:r>
      <w:proofErr w:type="spellStart"/>
      <w:r w:rsidR="00AD7BE3" w:rsidRPr="00345444">
        <w:rPr>
          <w:rFonts w:ascii="Times New Roman" w:hAnsi="Times New Roman" w:cs="Times New Roman"/>
          <w:sz w:val="24"/>
          <w:szCs w:val="24"/>
        </w:rPr>
        <w:t>organis</w:t>
      </w:r>
      <w:r w:rsidR="00FC66A9" w:rsidRPr="00345444">
        <w:rPr>
          <w:rFonts w:ascii="Times New Roman" w:hAnsi="Times New Roman" w:cs="Times New Roman"/>
          <w:sz w:val="24"/>
          <w:szCs w:val="24"/>
        </w:rPr>
        <w:t>ational</w:t>
      </w:r>
      <w:proofErr w:type="spellEnd"/>
      <w:r w:rsidR="00FC66A9" w:rsidRPr="00345444">
        <w:rPr>
          <w:rFonts w:ascii="Times New Roman" w:hAnsi="Times New Roman" w:cs="Times New Roman"/>
          <w:sz w:val="24"/>
          <w:szCs w:val="24"/>
        </w:rPr>
        <w:t xml:space="preserve"> hierarchies in which a formal leader is appointed by upper-level management to loosely configured groups of individuals who come together to discuss or solve some issue or problem</w:t>
      </w:r>
      <w:r w:rsidR="00DF27E3"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xml:space="preserve">. </w:t>
      </w:r>
      <w:proofErr w:type="spellStart"/>
      <w:r w:rsidR="00E54B8C" w:rsidRPr="00345444">
        <w:rPr>
          <w:rFonts w:ascii="Times New Roman" w:hAnsi="Times New Roman" w:cs="Times New Roman"/>
          <w:sz w:val="24"/>
          <w:szCs w:val="24"/>
        </w:rPr>
        <w:t>Eseryel</w:t>
      </w:r>
      <w:proofErr w:type="spellEnd"/>
      <w:r w:rsidR="00E54B8C" w:rsidRPr="00345444">
        <w:rPr>
          <w:rFonts w:ascii="Times New Roman" w:hAnsi="Times New Roman" w:cs="Times New Roman"/>
          <w:sz w:val="24"/>
          <w:szCs w:val="24"/>
        </w:rPr>
        <w:t xml:space="preserve"> et al.</w:t>
      </w:r>
      <w:r w:rsidR="00C84D82" w:rsidRPr="00345444">
        <w:rPr>
          <w:rFonts w:ascii="Times New Roman" w:hAnsi="Times New Roman" w:cs="Times New Roman"/>
          <w:sz w:val="24"/>
          <w:szCs w:val="24"/>
        </w:rPr>
        <w:t xml:space="preserve"> </w:t>
      </w:r>
      <w:r w:rsidR="00E54B8C" w:rsidRPr="00345444">
        <w:rPr>
          <w:rFonts w:ascii="Times New Roman" w:hAnsi="Times New Roman" w:cs="Times New Roman"/>
          <w:sz w:val="24"/>
          <w:szCs w:val="24"/>
        </w:rPr>
        <w:t>theorized</w:t>
      </w:r>
      <w:r w:rsidR="00C84D82" w:rsidRPr="00345444">
        <w:rPr>
          <w:rFonts w:ascii="Times New Roman" w:hAnsi="Times New Roman" w:cs="Times New Roman"/>
          <w:sz w:val="24"/>
          <w:szCs w:val="24"/>
        </w:rPr>
        <w:t xml:space="preserve"> that </w:t>
      </w:r>
      <w:r w:rsidR="00E54B8C" w:rsidRPr="00345444">
        <w:rPr>
          <w:rFonts w:ascii="Times New Roman" w:hAnsi="Times New Roman" w:cs="Times New Roman"/>
          <w:sz w:val="24"/>
          <w:szCs w:val="24"/>
        </w:rPr>
        <w:t xml:space="preserve">in self-managing teams, there are two types of leadership, “Functional” and “Visionary” leadership. Functional leaders are those </w:t>
      </w:r>
      <w:r w:rsidR="00E74C84" w:rsidRPr="00345444">
        <w:rPr>
          <w:rFonts w:ascii="Times New Roman" w:hAnsi="Times New Roman" w:cs="Times New Roman"/>
          <w:sz w:val="24"/>
          <w:szCs w:val="24"/>
        </w:rPr>
        <w:t>who</w:t>
      </w:r>
      <w:r w:rsidR="00E54B8C" w:rsidRPr="00345444">
        <w:rPr>
          <w:rFonts w:ascii="Times New Roman" w:hAnsi="Times New Roman" w:cs="Times New Roman"/>
          <w:sz w:val="24"/>
          <w:szCs w:val="24"/>
        </w:rPr>
        <w:t xml:space="preserve"> reinforce existing structures and </w:t>
      </w:r>
      <w:r w:rsidR="008E4F61" w:rsidRPr="00345444">
        <w:rPr>
          <w:rFonts w:ascii="Times New Roman" w:hAnsi="Times New Roman" w:cs="Times New Roman"/>
          <w:sz w:val="24"/>
          <w:szCs w:val="24"/>
        </w:rPr>
        <w:t xml:space="preserve">norms. While visionary leaders </w:t>
      </w:r>
      <w:r w:rsidR="0020021A" w:rsidRPr="00345444">
        <w:rPr>
          <w:rFonts w:ascii="Times New Roman" w:hAnsi="Times New Roman" w:cs="Times New Roman"/>
          <w:sz w:val="24"/>
          <w:szCs w:val="24"/>
        </w:rPr>
        <w:t>challenge</w:t>
      </w:r>
      <w:r w:rsidR="008500FB" w:rsidRPr="00345444">
        <w:rPr>
          <w:rFonts w:ascii="Times New Roman" w:hAnsi="Times New Roman" w:cs="Times New Roman"/>
          <w:sz w:val="24"/>
          <w:szCs w:val="24"/>
        </w:rPr>
        <w:t xml:space="preserve"> existing structures and norms</w:t>
      </w:r>
      <w:r w:rsidR="00324F97" w:rsidRPr="00345444">
        <w:rPr>
          <w:rFonts w:ascii="Times New Roman" w:hAnsi="Times New Roman" w:cs="Times New Roman"/>
          <w:sz w:val="24"/>
          <w:szCs w:val="24"/>
        </w:rPr>
        <w:t>. These can be individuals of the team that have the principle of either “functional” or “visionary</w:t>
      </w:r>
      <w:r w:rsidR="00165B16" w:rsidRPr="00345444">
        <w:rPr>
          <w:rFonts w:ascii="Times New Roman" w:hAnsi="Times New Roman" w:cs="Times New Roman"/>
          <w:sz w:val="24"/>
          <w:szCs w:val="24"/>
        </w:rPr>
        <w:t>.”</w:t>
      </w:r>
      <w:r w:rsidR="00324F97"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DF27E3" w:rsidRPr="00345444">
        <w:rPr>
          <w:rFonts w:ascii="Times New Roman" w:hAnsi="Times New Roman" w:cs="Times New Roman"/>
          <w:sz w:val="24"/>
          <w:szCs w:val="24"/>
        </w:rPr>
        <w:t xml:space="preserve">. </w:t>
      </w:r>
      <w:r w:rsidR="0020021A" w:rsidRPr="00345444">
        <w:rPr>
          <w:rFonts w:ascii="Times New Roman" w:hAnsi="Times New Roman" w:cs="Times New Roman"/>
          <w:sz w:val="24"/>
          <w:szCs w:val="24"/>
        </w:rPr>
        <w:t xml:space="preserve">Additionally, </w:t>
      </w:r>
      <w:proofErr w:type="spellStart"/>
      <w:r w:rsidR="006A5DE5" w:rsidRPr="00345444">
        <w:rPr>
          <w:rFonts w:ascii="Times New Roman" w:hAnsi="Times New Roman" w:cs="Times New Roman"/>
          <w:sz w:val="24"/>
          <w:szCs w:val="24"/>
        </w:rPr>
        <w:t>Doblinger</w:t>
      </w:r>
      <w:proofErr w:type="spellEnd"/>
      <w:r w:rsidR="006A5DE5" w:rsidRPr="00345444">
        <w:rPr>
          <w:rFonts w:ascii="Times New Roman" w:hAnsi="Times New Roman" w:cs="Times New Roman"/>
          <w:sz w:val="24"/>
          <w:szCs w:val="24"/>
        </w:rPr>
        <w:t xml:space="preserve"> argued that for self-managing teams to function effectively, </w:t>
      </w:r>
      <w:r w:rsidR="00825BCC" w:rsidRPr="00345444">
        <w:rPr>
          <w:rFonts w:ascii="Times New Roman" w:hAnsi="Times New Roman" w:cs="Times New Roman"/>
          <w:sz w:val="24"/>
          <w:szCs w:val="24"/>
        </w:rPr>
        <w:t xml:space="preserve">the individuals must have these knowledge, skills, abilities, and other characteristic (KSAOs). These are enumerated as the </w:t>
      </w:r>
      <w:r w:rsidR="00825BCC" w:rsidRPr="00345444">
        <w:rPr>
          <w:rFonts w:ascii="Times New Roman" w:hAnsi="Times New Roman" w:cs="Times New Roman"/>
          <w:sz w:val="24"/>
          <w:szCs w:val="24"/>
        </w:rPr>
        <w:lastRenderedPageBreak/>
        <w:t xml:space="preserve">following: leading and deciding, </w:t>
      </w:r>
      <w:r w:rsidR="00B323C3" w:rsidRPr="00345444">
        <w:rPr>
          <w:rFonts w:ascii="Times New Roman" w:hAnsi="Times New Roman" w:cs="Times New Roman"/>
          <w:sz w:val="24"/>
          <w:szCs w:val="24"/>
        </w:rPr>
        <w:t xml:space="preserve">supporting </w:t>
      </w:r>
      <w:r w:rsidR="00825BCC" w:rsidRPr="00345444">
        <w:rPr>
          <w:rFonts w:ascii="Times New Roman" w:hAnsi="Times New Roman" w:cs="Times New Roman"/>
          <w:sz w:val="24"/>
          <w:szCs w:val="24"/>
        </w:rPr>
        <w:t xml:space="preserve">and cooperating, interacting and presenting, </w:t>
      </w:r>
      <w:proofErr w:type="spellStart"/>
      <w:r w:rsidR="00AD7BE3" w:rsidRPr="00345444">
        <w:rPr>
          <w:rFonts w:ascii="Times New Roman" w:hAnsi="Times New Roman" w:cs="Times New Roman"/>
          <w:sz w:val="24"/>
          <w:szCs w:val="24"/>
        </w:rPr>
        <w:t>analys</w:t>
      </w:r>
      <w:r w:rsidR="00825BCC" w:rsidRPr="00345444">
        <w:rPr>
          <w:rFonts w:ascii="Times New Roman" w:hAnsi="Times New Roman" w:cs="Times New Roman"/>
          <w:sz w:val="24"/>
          <w:szCs w:val="24"/>
        </w:rPr>
        <w:t>ing</w:t>
      </w:r>
      <w:proofErr w:type="spellEnd"/>
      <w:r w:rsidR="00825BCC" w:rsidRPr="00345444">
        <w:rPr>
          <w:rFonts w:ascii="Times New Roman" w:hAnsi="Times New Roman" w:cs="Times New Roman"/>
          <w:sz w:val="24"/>
          <w:szCs w:val="24"/>
        </w:rPr>
        <w:t xml:space="preserve"> and interpreting, </w:t>
      </w:r>
      <w:r w:rsidR="00746633" w:rsidRPr="00345444">
        <w:rPr>
          <w:rFonts w:ascii="Times New Roman" w:hAnsi="Times New Roman" w:cs="Times New Roman"/>
          <w:sz w:val="24"/>
          <w:szCs w:val="24"/>
        </w:rPr>
        <w:t xml:space="preserve">creating and conceptualizing, </w:t>
      </w:r>
      <w:proofErr w:type="spellStart"/>
      <w:r w:rsidR="00AD7BE3" w:rsidRPr="00345444">
        <w:rPr>
          <w:rFonts w:ascii="Times New Roman" w:hAnsi="Times New Roman" w:cs="Times New Roman"/>
          <w:sz w:val="24"/>
          <w:szCs w:val="24"/>
        </w:rPr>
        <w:t>organis</w:t>
      </w:r>
      <w:r w:rsidR="00746633" w:rsidRPr="00345444">
        <w:rPr>
          <w:rFonts w:ascii="Times New Roman" w:hAnsi="Times New Roman" w:cs="Times New Roman"/>
          <w:sz w:val="24"/>
          <w:szCs w:val="24"/>
        </w:rPr>
        <w:t>ing</w:t>
      </w:r>
      <w:proofErr w:type="spellEnd"/>
      <w:r w:rsidR="00746633" w:rsidRPr="00345444">
        <w:rPr>
          <w:rFonts w:ascii="Times New Roman" w:hAnsi="Times New Roman" w:cs="Times New Roman"/>
          <w:sz w:val="24"/>
          <w:szCs w:val="24"/>
        </w:rPr>
        <w:t xml:space="preserve"> and executing, adapting and coping, and enterprising and performing</w:t>
      </w:r>
      <w:r w:rsidR="00F5663C" w:rsidRPr="00345444">
        <w:rPr>
          <w:rFonts w:ascii="Times New Roman" w:hAnsi="Times New Roman" w:cs="Times New Roman"/>
          <w:sz w:val="24"/>
          <w:szCs w:val="24"/>
        </w:rPr>
        <w:t xml:space="preserve"> </w:t>
      </w:r>
      <w:r w:rsidR="00F524C3" w:rsidRPr="00345444">
        <w:rPr>
          <w:rFonts w:ascii="Times New Roman" w:hAnsi="Times New Roman" w:cs="Times New Roman"/>
          <w:sz w:val="24"/>
          <w:szCs w:val="24"/>
        </w:rPr>
        <w:fldChar w:fldCharType="begin"/>
      </w:r>
      <w:r w:rsidR="00F524C3"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524C3" w:rsidRPr="00345444">
        <w:rPr>
          <w:rFonts w:ascii="Times New Roman" w:hAnsi="Times New Roman" w:cs="Times New Roman"/>
          <w:sz w:val="24"/>
          <w:szCs w:val="24"/>
        </w:rPr>
        <w:fldChar w:fldCharType="separate"/>
      </w:r>
      <w:r w:rsidR="00F524C3" w:rsidRPr="00345444">
        <w:rPr>
          <w:rFonts w:ascii="Times New Roman" w:hAnsi="Times New Roman" w:cs="Times New Roman"/>
          <w:noProof/>
          <w:sz w:val="24"/>
          <w:szCs w:val="24"/>
        </w:rPr>
        <w:t>(Doblinger, 2022)</w:t>
      </w:r>
      <w:r w:rsidR="00F524C3" w:rsidRPr="00345444">
        <w:rPr>
          <w:rFonts w:ascii="Times New Roman" w:hAnsi="Times New Roman" w:cs="Times New Roman"/>
          <w:sz w:val="24"/>
          <w:szCs w:val="24"/>
        </w:rPr>
        <w:fldChar w:fldCharType="end"/>
      </w:r>
      <w:r w:rsidR="00F524C3" w:rsidRPr="00345444">
        <w:rPr>
          <w:rFonts w:ascii="Times New Roman" w:hAnsi="Times New Roman" w:cs="Times New Roman"/>
          <w:sz w:val="24"/>
          <w:szCs w:val="24"/>
        </w:rPr>
        <w:t>.</w:t>
      </w:r>
    </w:p>
    <w:p w14:paraId="44F7035B" w14:textId="77777777" w:rsidR="00DF3B70" w:rsidRPr="00345444" w:rsidRDefault="006E128D"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7F6C18" w:rsidRPr="00345444">
        <w:rPr>
          <w:rFonts w:ascii="Times New Roman" w:hAnsi="Times New Roman" w:cs="Times New Roman"/>
          <w:sz w:val="24"/>
          <w:szCs w:val="24"/>
        </w:rPr>
        <w:t>In theory, implementing rotating leadership in self-managing teams would be a bit different based on the traditional approach.</w:t>
      </w:r>
      <w:r w:rsidR="008B401B" w:rsidRPr="00345444">
        <w:rPr>
          <w:rFonts w:ascii="Times New Roman" w:hAnsi="Times New Roman" w:cs="Times New Roman"/>
          <w:sz w:val="24"/>
          <w:szCs w:val="24"/>
        </w:rPr>
        <w:t xml:space="preserve"> The upper management would need to collaborate with the members, and s</w:t>
      </w:r>
      <w:r w:rsidR="007F6C18" w:rsidRPr="00345444">
        <w:rPr>
          <w:rFonts w:ascii="Times New Roman" w:hAnsi="Times New Roman" w:cs="Times New Roman"/>
          <w:sz w:val="24"/>
          <w:szCs w:val="24"/>
        </w:rPr>
        <w:t xml:space="preserve">ince each member of the team will get the opportunity to lead, each member will get the opportunity to </w:t>
      </w:r>
      <w:r w:rsidR="00795D31" w:rsidRPr="00345444">
        <w:rPr>
          <w:rFonts w:ascii="Times New Roman" w:hAnsi="Times New Roman" w:cs="Times New Roman"/>
          <w:sz w:val="24"/>
          <w:szCs w:val="24"/>
        </w:rPr>
        <w:t>display</w:t>
      </w:r>
      <w:r w:rsidR="007F6C18" w:rsidRPr="00345444">
        <w:rPr>
          <w:rFonts w:ascii="Times New Roman" w:hAnsi="Times New Roman" w:cs="Times New Roman"/>
          <w:sz w:val="24"/>
          <w:szCs w:val="24"/>
        </w:rPr>
        <w:t xml:space="preserve"> their KSAOs and their “functional” or “visionary” principle.</w:t>
      </w:r>
      <w:r w:rsidR="00770BB7" w:rsidRPr="00345444">
        <w:rPr>
          <w:rFonts w:ascii="Times New Roman" w:hAnsi="Times New Roman" w:cs="Times New Roman"/>
          <w:sz w:val="24"/>
          <w:szCs w:val="24"/>
        </w:rPr>
        <w:t xml:space="preserve"> This is the same for the members as they get to witness and monitor these KSAOs, and each member can </w:t>
      </w:r>
      <w:r w:rsidR="0075584B" w:rsidRPr="00345444">
        <w:rPr>
          <w:rFonts w:ascii="Times New Roman" w:hAnsi="Times New Roman" w:cs="Times New Roman"/>
          <w:sz w:val="24"/>
          <w:szCs w:val="24"/>
        </w:rPr>
        <w:t>learn and improve</w:t>
      </w:r>
      <w:r w:rsidR="00770BB7" w:rsidRPr="00345444">
        <w:rPr>
          <w:rFonts w:ascii="Times New Roman" w:hAnsi="Times New Roman" w:cs="Times New Roman"/>
          <w:sz w:val="24"/>
          <w:szCs w:val="24"/>
        </w:rPr>
        <w:t xml:space="preserve"> accordingly based on </w:t>
      </w:r>
      <w:r w:rsidR="00000A81" w:rsidRPr="00345444">
        <w:rPr>
          <w:rFonts w:ascii="Times New Roman" w:hAnsi="Times New Roman" w:cs="Times New Roman"/>
          <w:sz w:val="24"/>
          <w:szCs w:val="24"/>
        </w:rPr>
        <w:t xml:space="preserve">what </w:t>
      </w:r>
      <w:r w:rsidR="0075584B" w:rsidRPr="00345444">
        <w:rPr>
          <w:rFonts w:ascii="Times New Roman" w:hAnsi="Times New Roman" w:cs="Times New Roman"/>
          <w:sz w:val="24"/>
          <w:szCs w:val="24"/>
        </w:rPr>
        <w:t>KSAOs</w:t>
      </w:r>
      <w:r w:rsidR="00501D90" w:rsidRPr="00345444">
        <w:rPr>
          <w:rFonts w:ascii="Times New Roman" w:hAnsi="Times New Roman" w:cs="Times New Roman"/>
          <w:sz w:val="24"/>
          <w:szCs w:val="24"/>
        </w:rPr>
        <w:t xml:space="preserve"> </w:t>
      </w:r>
      <w:r w:rsidR="004C3259" w:rsidRPr="00345444">
        <w:rPr>
          <w:rFonts w:ascii="Times New Roman" w:hAnsi="Times New Roman" w:cs="Times New Roman"/>
          <w:sz w:val="24"/>
          <w:szCs w:val="24"/>
        </w:rPr>
        <w:t>are</w:t>
      </w:r>
      <w:r w:rsidR="00501D90" w:rsidRPr="00345444">
        <w:rPr>
          <w:rFonts w:ascii="Times New Roman" w:hAnsi="Times New Roman" w:cs="Times New Roman"/>
          <w:sz w:val="24"/>
          <w:szCs w:val="24"/>
        </w:rPr>
        <w:t xml:space="preserve"> effective</w:t>
      </w:r>
      <w:r w:rsidR="00E01BA6" w:rsidRPr="00345444">
        <w:rPr>
          <w:rFonts w:ascii="Times New Roman" w:hAnsi="Times New Roman" w:cs="Times New Roman"/>
          <w:sz w:val="24"/>
          <w:szCs w:val="24"/>
        </w:rPr>
        <w:t>.</w:t>
      </w:r>
      <w:r w:rsidR="006D07C9" w:rsidRPr="00345444">
        <w:rPr>
          <w:rFonts w:ascii="Times New Roman" w:hAnsi="Times New Roman" w:cs="Times New Roman"/>
          <w:sz w:val="24"/>
          <w:szCs w:val="24"/>
        </w:rPr>
        <w:t xml:space="preserve"> </w:t>
      </w:r>
    </w:p>
    <w:p w14:paraId="68272A5A" w14:textId="12350C26" w:rsidR="00DF3B70" w:rsidRPr="00345444" w:rsidRDefault="006D07C9"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 xml:space="preserve">However, </w:t>
      </w:r>
      <w:r w:rsidR="00744C24" w:rsidRPr="00345444">
        <w:rPr>
          <w:rFonts w:ascii="Times New Roman" w:hAnsi="Times New Roman" w:cs="Times New Roman"/>
          <w:sz w:val="24"/>
          <w:szCs w:val="24"/>
        </w:rPr>
        <w:t xml:space="preserve">this is only in theory as </w:t>
      </w:r>
      <w:r w:rsidRPr="00345444">
        <w:rPr>
          <w:rFonts w:ascii="Times New Roman" w:hAnsi="Times New Roman" w:cs="Times New Roman"/>
          <w:sz w:val="24"/>
          <w:szCs w:val="24"/>
        </w:rPr>
        <w:t>there is not much study conducted on rotating teams on self-managing teams</w:t>
      </w:r>
      <w:r w:rsidR="00DF3B70" w:rsidRPr="00345444">
        <w:rPr>
          <w:rFonts w:ascii="Times New Roman" w:hAnsi="Times New Roman" w:cs="Times New Roman"/>
          <w:sz w:val="24"/>
          <w:szCs w:val="24"/>
        </w:rPr>
        <w:t xml:space="preserve">. </w:t>
      </w:r>
      <w:r w:rsidR="00744C24" w:rsidRPr="00345444">
        <w:rPr>
          <w:rFonts w:ascii="Times New Roman" w:hAnsi="Times New Roman" w:cs="Times New Roman"/>
          <w:sz w:val="24"/>
          <w:szCs w:val="24"/>
        </w:rPr>
        <w:t>Future research stud</w:t>
      </w:r>
      <w:r w:rsidR="00461734" w:rsidRPr="00345444">
        <w:rPr>
          <w:rFonts w:ascii="Times New Roman" w:hAnsi="Times New Roman" w:cs="Times New Roman"/>
          <w:sz w:val="24"/>
          <w:szCs w:val="24"/>
        </w:rPr>
        <w:t>ies</w:t>
      </w:r>
      <w:r w:rsidR="00744C24" w:rsidRPr="00345444">
        <w:rPr>
          <w:rFonts w:ascii="Times New Roman" w:hAnsi="Times New Roman" w:cs="Times New Roman"/>
          <w:sz w:val="24"/>
          <w:szCs w:val="24"/>
        </w:rPr>
        <w:t xml:space="preserve"> could focus on actual self-managing teams implementing rotating leadership and what are its impact </w:t>
      </w:r>
      <w:r w:rsidR="003A5A23" w:rsidRPr="00345444">
        <w:rPr>
          <w:rFonts w:ascii="Times New Roman" w:hAnsi="Times New Roman" w:cs="Times New Roman"/>
          <w:sz w:val="24"/>
          <w:szCs w:val="24"/>
        </w:rPr>
        <w:t>in comparison</w:t>
      </w:r>
      <w:r w:rsidR="00744C24" w:rsidRPr="00345444">
        <w:rPr>
          <w:rFonts w:ascii="Times New Roman" w:hAnsi="Times New Roman" w:cs="Times New Roman"/>
          <w:sz w:val="24"/>
          <w:szCs w:val="24"/>
        </w:rPr>
        <w:t xml:space="preserve"> to other leadership models.</w:t>
      </w:r>
      <w:r w:rsidR="00887664" w:rsidRPr="00345444">
        <w:rPr>
          <w:rFonts w:ascii="Times New Roman" w:hAnsi="Times New Roman" w:cs="Times New Roman"/>
          <w:sz w:val="24"/>
          <w:szCs w:val="24"/>
        </w:rPr>
        <w:t xml:space="preserve"> The study could also focus on what is the</w:t>
      </w:r>
      <w:r w:rsidR="004E07F8" w:rsidRPr="00345444">
        <w:rPr>
          <w:rFonts w:ascii="Times New Roman" w:hAnsi="Times New Roman" w:cs="Times New Roman"/>
          <w:sz w:val="24"/>
          <w:szCs w:val="24"/>
        </w:rPr>
        <w:t xml:space="preserve"> usual</w:t>
      </w:r>
      <w:r w:rsidR="00887664" w:rsidRPr="00345444">
        <w:rPr>
          <w:rFonts w:ascii="Times New Roman" w:hAnsi="Times New Roman" w:cs="Times New Roman"/>
          <w:sz w:val="24"/>
          <w:szCs w:val="24"/>
        </w:rPr>
        <w:t xml:space="preserve"> structure of self-managing teams implementing rotating leadership</w:t>
      </w:r>
      <w:r w:rsidR="004E07F8" w:rsidRPr="00345444">
        <w:rPr>
          <w:rFonts w:ascii="Times New Roman" w:hAnsi="Times New Roman" w:cs="Times New Roman"/>
          <w:sz w:val="24"/>
          <w:szCs w:val="24"/>
        </w:rPr>
        <w:t>, as well as the composition of each individual. As these</w:t>
      </w:r>
      <w:r w:rsidR="00C56541" w:rsidRPr="00345444">
        <w:rPr>
          <w:rFonts w:ascii="Times New Roman" w:hAnsi="Times New Roman" w:cs="Times New Roman"/>
          <w:sz w:val="24"/>
          <w:szCs w:val="24"/>
        </w:rPr>
        <w:t xml:space="preserve"> can help with future </w:t>
      </w:r>
      <w:proofErr w:type="spellStart"/>
      <w:r w:rsidR="00AD7BE3" w:rsidRPr="00345444">
        <w:rPr>
          <w:rFonts w:ascii="Times New Roman" w:hAnsi="Times New Roman" w:cs="Times New Roman"/>
          <w:sz w:val="24"/>
          <w:szCs w:val="24"/>
        </w:rPr>
        <w:t>organis</w:t>
      </w:r>
      <w:r w:rsidR="00C56541" w:rsidRPr="00345444">
        <w:rPr>
          <w:rFonts w:ascii="Times New Roman" w:hAnsi="Times New Roman" w:cs="Times New Roman"/>
          <w:sz w:val="24"/>
          <w:szCs w:val="24"/>
        </w:rPr>
        <w:t>ations</w:t>
      </w:r>
      <w:proofErr w:type="spellEnd"/>
      <w:r w:rsidR="00C56541" w:rsidRPr="00345444">
        <w:rPr>
          <w:rFonts w:ascii="Times New Roman" w:hAnsi="Times New Roman" w:cs="Times New Roman"/>
          <w:sz w:val="24"/>
          <w:szCs w:val="24"/>
        </w:rPr>
        <w:t xml:space="preserve"> in implementing rotating leadership in self-managing teams.</w:t>
      </w:r>
    </w:p>
    <w:p w14:paraId="51F90692" w14:textId="170E1332" w:rsidR="00675938" w:rsidRPr="00345444" w:rsidRDefault="00675938"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3. Conclusion</w:t>
      </w:r>
    </w:p>
    <w:p w14:paraId="2C807AFD" w14:textId="7685B3CE" w:rsidR="00BE2E9B" w:rsidRPr="00345444" w:rsidRDefault="00BE2E9B" w:rsidP="00577C59">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Pr="00345444">
        <w:rPr>
          <w:rFonts w:ascii="Times New Roman" w:hAnsi="Times New Roman" w:cs="Times New Roman"/>
          <w:sz w:val="24"/>
          <w:szCs w:val="24"/>
        </w:rPr>
        <w:t>This report set out to answer the research question</w:t>
      </w:r>
      <w:r w:rsidR="00000C27" w:rsidRPr="00345444">
        <w:rPr>
          <w:rFonts w:ascii="Times New Roman" w:hAnsi="Times New Roman" w:cs="Times New Roman"/>
          <w:sz w:val="24"/>
          <w:szCs w:val="24"/>
        </w:rPr>
        <w:t>:</w:t>
      </w:r>
      <w:r w:rsidRPr="00345444">
        <w:rPr>
          <w:rFonts w:ascii="Times New Roman" w:hAnsi="Times New Roman" w:cs="Times New Roman"/>
          <w:sz w:val="24"/>
          <w:szCs w:val="24"/>
        </w:rPr>
        <w:t xml:space="preserve"> </w:t>
      </w:r>
      <w:r w:rsidRPr="00345444">
        <w:rPr>
          <w:rFonts w:ascii="Times New Roman" w:hAnsi="Times New Roman" w:cs="Times New Roman"/>
          <w:i/>
          <w:iCs/>
          <w:sz w:val="24"/>
          <w:szCs w:val="24"/>
        </w:rPr>
        <w:t>what are the impacts of rotating leadership on employee performance and career development in self-managing teams?</w:t>
      </w:r>
      <w:r w:rsidR="003C2CE9" w:rsidRPr="00345444">
        <w:rPr>
          <w:rFonts w:ascii="Times New Roman" w:hAnsi="Times New Roman" w:cs="Times New Roman"/>
          <w:b/>
          <w:bCs/>
          <w:i/>
          <w:iCs/>
          <w:sz w:val="24"/>
          <w:szCs w:val="24"/>
        </w:rPr>
        <w:t xml:space="preserve"> </w:t>
      </w:r>
      <w:r w:rsidR="003C2CE9" w:rsidRPr="00345444">
        <w:rPr>
          <w:rFonts w:ascii="Times New Roman" w:hAnsi="Times New Roman" w:cs="Times New Roman"/>
          <w:sz w:val="24"/>
          <w:szCs w:val="24"/>
        </w:rPr>
        <w:t>The review has shown that rotating leadership improve</w:t>
      </w:r>
      <w:r w:rsidR="00145903" w:rsidRPr="00345444">
        <w:rPr>
          <w:rFonts w:ascii="Times New Roman" w:hAnsi="Times New Roman" w:cs="Times New Roman"/>
          <w:sz w:val="24"/>
          <w:szCs w:val="24"/>
        </w:rPr>
        <w:t>s</w:t>
      </w:r>
      <w:r w:rsidR="003C2CE9" w:rsidRPr="00345444">
        <w:rPr>
          <w:rFonts w:ascii="Times New Roman" w:hAnsi="Times New Roman" w:cs="Times New Roman"/>
          <w:sz w:val="24"/>
          <w:szCs w:val="24"/>
        </w:rPr>
        <w:t xml:space="preserve"> </w:t>
      </w:r>
      <w:r w:rsidR="00B6630F" w:rsidRPr="00345444">
        <w:rPr>
          <w:rFonts w:ascii="Times New Roman" w:hAnsi="Times New Roman" w:cs="Times New Roman"/>
          <w:sz w:val="24"/>
          <w:szCs w:val="24"/>
        </w:rPr>
        <w:t xml:space="preserve">individual </w:t>
      </w:r>
      <w:r w:rsidR="003C2CE9" w:rsidRPr="00345444">
        <w:rPr>
          <w:rFonts w:ascii="Times New Roman" w:hAnsi="Times New Roman" w:cs="Times New Roman"/>
          <w:sz w:val="24"/>
          <w:szCs w:val="24"/>
        </w:rPr>
        <w:t>skills and performance through knowledge sharing and role rotation</w:t>
      </w:r>
      <w:r w:rsidR="0090100A" w:rsidRPr="00345444">
        <w:rPr>
          <w:rFonts w:ascii="Times New Roman" w:hAnsi="Times New Roman" w:cs="Times New Roman"/>
          <w:sz w:val="24"/>
          <w:szCs w:val="24"/>
        </w:rPr>
        <w:t xml:space="preserve"> </w:t>
      </w:r>
      <w:r w:rsidR="0090100A" w:rsidRPr="00345444">
        <w:rPr>
          <w:rFonts w:ascii="Times New Roman" w:hAnsi="Times New Roman" w:cs="Times New Roman"/>
          <w:sz w:val="24"/>
          <w:szCs w:val="24"/>
        </w:rPr>
        <w:fldChar w:fldCharType="begin"/>
      </w:r>
      <w:r w:rsidR="0090100A"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0100A" w:rsidRPr="00345444">
        <w:rPr>
          <w:rFonts w:ascii="Times New Roman" w:hAnsi="Times New Roman" w:cs="Times New Roman"/>
          <w:sz w:val="24"/>
          <w:szCs w:val="24"/>
        </w:rPr>
        <w:fldChar w:fldCharType="separate"/>
      </w:r>
      <w:r w:rsidR="0090100A" w:rsidRPr="00345444">
        <w:rPr>
          <w:rFonts w:ascii="Times New Roman" w:hAnsi="Times New Roman" w:cs="Times New Roman"/>
          <w:noProof/>
          <w:sz w:val="24"/>
          <w:szCs w:val="24"/>
        </w:rPr>
        <w:t>(Olaisen &amp; Revang, 2018)</w:t>
      </w:r>
      <w:r w:rsidR="0090100A"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and that self-managing teams require certain skills to function effectively </w:t>
      </w:r>
      <w:r w:rsidR="005E660D" w:rsidRPr="00345444">
        <w:rPr>
          <w:rFonts w:ascii="Times New Roman" w:hAnsi="Times New Roman" w:cs="Times New Roman"/>
          <w:sz w:val="24"/>
          <w:szCs w:val="24"/>
        </w:rPr>
        <w:fldChar w:fldCharType="begin"/>
      </w:r>
      <w:r w:rsidR="00E67426"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5E660D" w:rsidRPr="00345444">
        <w:rPr>
          <w:rFonts w:ascii="Times New Roman" w:hAnsi="Times New Roman" w:cs="Times New Roman"/>
          <w:sz w:val="24"/>
          <w:szCs w:val="24"/>
        </w:rPr>
        <w:fldChar w:fldCharType="separate"/>
      </w:r>
      <w:r w:rsidR="00E67426" w:rsidRPr="00345444">
        <w:rPr>
          <w:rFonts w:ascii="Times New Roman" w:hAnsi="Times New Roman" w:cs="Times New Roman"/>
          <w:noProof/>
          <w:sz w:val="24"/>
          <w:szCs w:val="24"/>
        </w:rPr>
        <w:t>(Doblinger, 2022; Eseryel et al., 2021)</w:t>
      </w:r>
      <w:r w:rsidR="005E660D"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w:t>
      </w:r>
      <w:r w:rsidRPr="00345444">
        <w:rPr>
          <w:rFonts w:ascii="Times New Roman" w:hAnsi="Times New Roman" w:cs="Times New Roman"/>
          <w:sz w:val="24"/>
          <w:szCs w:val="24"/>
        </w:rPr>
        <w:t xml:space="preserve">The research and findings from the reviewed studies in this report showed that rotating leadership </w:t>
      </w:r>
      <w:r w:rsidR="00340A1B" w:rsidRPr="00345444">
        <w:rPr>
          <w:rFonts w:ascii="Times New Roman" w:hAnsi="Times New Roman" w:cs="Times New Roman"/>
          <w:sz w:val="24"/>
          <w:szCs w:val="24"/>
        </w:rPr>
        <w:t>can improve</w:t>
      </w:r>
      <w:r w:rsidRPr="00345444">
        <w:rPr>
          <w:rFonts w:ascii="Times New Roman" w:hAnsi="Times New Roman" w:cs="Times New Roman"/>
          <w:sz w:val="24"/>
          <w:szCs w:val="24"/>
        </w:rPr>
        <w:t xml:space="preserve"> employee performance and career development. </w:t>
      </w:r>
      <w:r w:rsidR="00577C59" w:rsidRPr="00577C59">
        <w:rPr>
          <w:rFonts w:ascii="Times New Roman" w:hAnsi="Times New Roman" w:cs="Times New Roman"/>
          <w:sz w:val="24"/>
          <w:szCs w:val="24"/>
        </w:rPr>
        <w:t>This report does have some limitations, particularly due to a lack of data supporting the idea that self-managing teams consistently use a rotating leadership model.</w:t>
      </w:r>
    </w:p>
    <w:p w14:paraId="45C6F1F0" w14:textId="0365496F" w:rsidR="00FF7869" w:rsidRPr="00345444" w:rsidRDefault="00577C59" w:rsidP="00577C59">
      <w:pPr>
        <w:spacing w:line="360" w:lineRule="auto"/>
        <w:ind w:firstLine="720"/>
        <w:rPr>
          <w:rFonts w:ascii="Times New Roman" w:hAnsi="Times New Roman" w:cs="Times New Roman"/>
          <w:sz w:val="24"/>
          <w:szCs w:val="24"/>
        </w:rPr>
      </w:pPr>
      <w:r w:rsidRPr="00577C59">
        <w:rPr>
          <w:rFonts w:ascii="Times New Roman" w:hAnsi="Times New Roman" w:cs="Times New Roman"/>
          <w:sz w:val="24"/>
          <w:szCs w:val="24"/>
        </w:rPr>
        <w:t xml:space="preserve">Nonetheless, the findings are significant for both researchers and practitioners. For researchers, this review sheds light on the effects of rotating leadership and how self-managing teams can operate successfully. For practitioners, our paper offers valuable insights for managers considering whether to adopt rotating leadership and self-managing teams. It can also guide </w:t>
      </w:r>
      <w:r w:rsidRPr="00577C59">
        <w:rPr>
          <w:rFonts w:ascii="Times New Roman" w:hAnsi="Times New Roman" w:cs="Times New Roman"/>
          <w:sz w:val="24"/>
          <w:szCs w:val="24"/>
        </w:rPr>
        <w:lastRenderedPageBreak/>
        <w:t>recruiters in identifying the right skills to build effective self-managing teams. Looking ahead, future research could explore the implementation of rotating leadership in different team structures and organizations.</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066D0D18" w14:textId="77777777" w:rsidR="0090100A" w:rsidRPr="00345444" w:rsidRDefault="00463A82" w:rsidP="00345444">
      <w:pPr>
        <w:pStyle w:val="Bibliography"/>
        <w:spacing w:line="360" w:lineRule="auto"/>
        <w:rPr>
          <w:rFonts w:ascii="Times New Roman" w:hAnsi="Times New Roman" w:cs="Times New Roman"/>
          <w:sz w:val="24"/>
          <w:szCs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0100A" w:rsidRPr="00345444">
        <w:rPr>
          <w:rFonts w:ascii="Times New Roman" w:hAnsi="Times New Roman" w:cs="Times New Roman"/>
          <w:sz w:val="24"/>
          <w:szCs w:val="24"/>
          <w:lang w:val="en-US"/>
        </w:rPr>
        <w:t xml:space="preserve">Doblinger, M. (2022). Individual Competencies for Self-Managing Team Performance: A Systematic Literature Review. </w:t>
      </w:r>
      <w:r w:rsidR="0090100A" w:rsidRPr="00345444">
        <w:rPr>
          <w:rFonts w:ascii="Times New Roman" w:hAnsi="Times New Roman" w:cs="Times New Roman"/>
          <w:i/>
          <w:iCs/>
          <w:sz w:val="24"/>
          <w:szCs w:val="24"/>
          <w:lang w:val="en-US"/>
        </w:rPr>
        <w:t>Small Group Research</w:t>
      </w:r>
      <w:r w:rsidR="0090100A" w:rsidRPr="00345444">
        <w:rPr>
          <w:rFonts w:ascii="Times New Roman" w:hAnsi="Times New Roman" w:cs="Times New Roman"/>
          <w:sz w:val="24"/>
          <w:szCs w:val="24"/>
          <w:lang w:val="en-US"/>
        </w:rPr>
        <w:t xml:space="preserve">, </w:t>
      </w:r>
      <w:r w:rsidR="0090100A" w:rsidRPr="00345444">
        <w:rPr>
          <w:rFonts w:ascii="Times New Roman" w:hAnsi="Times New Roman" w:cs="Times New Roman"/>
          <w:i/>
          <w:iCs/>
          <w:sz w:val="24"/>
          <w:szCs w:val="24"/>
          <w:lang w:val="en-US"/>
        </w:rPr>
        <w:t>53</w:t>
      </w:r>
      <w:r w:rsidR="0090100A" w:rsidRPr="00345444">
        <w:rPr>
          <w:rFonts w:ascii="Times New Roman" w:hAnsi="Times New Roman" w:cs="Times New Roman"/>
          <w:sz w:val="24"/>
          <w:szCs w:val="24"/>
          <w:lang w:val="en-US"/>
        </w:rPr>
        <w:t>(1), 128–180. Research Library. https://doi.org/10.1177/10464964211041114</w:t>
      </w:r>
    </w:p>
    <w:p w14:paraId="209C0C17" w14:textId="70466302"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Eseryel, U. </w:t>
      </w:r>
      <w:r w:rsidR="00AD7BE3" w:rsidRPr="00345444">
        <w:rPr>
          <w:rFonts w:ascii="Times New Roman" w:hAnsi="Times New Roman" w:cs="Times New Roman"/>
          <w:sz w:val="24"/>
          <w:szCs w:val="24"/>
          <w:lang w:val="en-US"/>
        </w:rPr>
        <w:t>ORGANIS</w:t>
      </w:r>
      <w:r w:rsidRPr="00345444">
        <w:rPr>
          <w:rFonts w:ascii="Times New Roman" w:hAnsi="Times New Roman" w:cs="Times New Roman"/>
          <w:sz w:val="24"/>
          <w:szCs w:val="24"/>
          <w:lang w:val="en-US"/>
        </w:rPr>
        <w:t xml:space="preserve">., Crowston, K., &amp; Heckman, R. (2021). Functional and Visionary Leadership in Self-Managing Virtual Teams. </w:t>
      </w:r>
      <w:r w:rsidRPr="00345444">
        <w:rPr>
          <w:rFonts w:ascii="Times New Roman" w:hAnsi="Times New Roman" w:cs="Times New Roman"/>
          <w:i/>
          <w:iCs/>
          <w:sz w:val="24"/>
          <w:szCs w:val="24"/>
          <w:lang w:val="en-US"/>
        </w:rPr>
        <w:t>Group &amp; Organiz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6</w:t>
      </w:r>
      <w:r w:rsidRPr="00345444">
        <w:rPr>
          <w:rFonts w:ascii="Times New Roman" w:hAnsi="Times New Roman" w:cs="Times New Roman"/>
          <w:sz w:val="24"/>
          <w:szCs w:val="24"/>
          <w:lang w:val="en-US"/>
        </w:rPr>
        <w:t>(2), 424–460. https://doi.org/10.1177/1059601120955034</w:t>
      </w:r>
    </w:p>
    <w:p w14:paraId="1D8894F1"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Müller, M. (2020). Leadership in agricultural machinery circles: Experimental evidence from Tajikistan†. </w:t>
      </w:r>
      <w:r w:rsidRPr="00345444">
        <w:rPr>
          <w:rFonts w:ascii="Times New Roman" w:hAnsi="Times New Roman" w:cs="Times New Roman"/>
          <w:i/>
          <w:iCs/>
          <w:sz w:val="24"/>
          <w:szCs w:val="24"/>
          <w:lang w:val="en-US"/>
        </w:rPr>
        <w:t>Australian Journal of Agricultural and Resource Economics</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64</w:t>
      </w:r>
      <w:r w:rsidRPr="00345444">
        <w:rPr>
          <w:rFonts w:ascii="Times New Roman" w:hAnsi="Times New Roman" w:cs="Times New Roman"/>
          <w:sz w:val="24"/>
          <w:szCs w:val="24"/>
          <w:lang w:val="en-US"/>
        </w:rPr>
        <w:t>(2), 553–554. https://doi.org/10.1111/1467-8489.12376</w:t>
      </w:r>
    </w:p>
    <w:p w14:paraId="1BC69913"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Olaisen, J., &amp; Revang, O. (2018). Exploring the performance of tacit knowledge: How to make ordinary people deliver extraordinary results in teams. </w:t>
      </w:r>
      <w:r w:rsidRPr="00345444">
        <w:rPr>
          <w:rFonts w:ascii="Times New Roman" w:hAnsi="Times New Roman" w:cs="Times New Roman"/>
          <w:i/>
          <w:iCs/>
          <w:sz w:val="24"/>
          <w:szCs w:val="24"/>
          <w:lang w:val="en-US"/>
        </w:rPr>
        <w:t>International Journal of Inform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3</w:t>
      </w:r>
      <w:r w:rsidRPr="00345444">
        <w:rPr>
          <w:rFonts w:ascii="Times New Roman" w:hAnsi="Times New Roman" w:cs="Times New Roman"/>
          <w:sz w:val="24"/>
          <w:szCs w:val="24"/>
          <w:lang w:val="en-US"/>
        </w:rPr>
        <w:t>(1), 295–304. https://doi.org/10.1016/j.ijinfomgt.2018.08.016</w:t>
      </w:r>
    </w:p>
    <w:p w14:paraId="2BD4D2C4" w14:textId="40F92D6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3873108">
    <w:abstractNumId w:val="0"/>
  </w:num>
  <w:num w:numId="2" w16cid:durableId="648435613">
    <w:abstractNumId w:val="2"/>
  </w:num>
  <w:num w:numId="3" w16cid:durableId="498160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10A9C"/>
    <w:rsid w:val="00012D93"/>
    <w:rsid w:val="000160B5"/>
    <w:rsid w:val="00017A5D"/>
    <w:rsid w:val="0003186D"/>
    <w:rsid w:val="00032AE3"/>
    <w:rsid w:val="00036CC7"/>
    <w:rsid w:val="000500C5"/>
    <w:rsid w:val="000579FE"/>
    <w:rsid w:val="00074CA1"/>
    <w:rsid w:val="00077DCD"/>
    <w:rsid w:val="00085FD2"/>
    <w:rsid w:val="0008712C"/>
    <w:rsid w:val="000A7853"/>
    <w:rsid w:val="000B5FE1"/>
    <w:rsid w:val="000C2CB8"/>
    <w:rsid w:val="000D0205"/>
    <w:rsid w:val="000D2694"/>
    <w:rsid w:val="000D2FB6"/>
    <w:rsid w:val="000D6081"/>
    <w:rsid w:val="000E04B4"/>
    <w:rsid w:val="000E42F4"/>
    <w:rsid w:val="000F26A2"/>
    <w:rsid w:val="000F30B2"/>
    <w:rsid w:val="000F76EA"/>
    <w:rsid w:val="00104BEA"/>
    <w:rsid w:val="00106D72"/>
    <w:rsid w:val="00113AED"/>
    <w:rsid w:val="00115187"/>
    <w:rsid w:val="00116E31"/>
    <w:rsid w:val="0011747F"/>
    <w:rsid w:val="00126487"/>
    <w:rsid w:val="0012719D"/>
    <w:rsid w:val="00141D18"/>
    <w:rsid w:val="00143DD6"/>
    <w:rsid w:val="00144C39"/>
    <w:rsid w:val="00144C58"/>
    <w:rsid w:val="00145903"/>
    <w:rsid w:val="00165209"/>
    <w:rsid w:val="00165B16"/>
    <w:rsid w:val="00167162"/>
    <w:rsid w:val="0017435C"/>
    <w:rsid w:val="00174A09"/>
    <w:rsid w:val="00180DFF"/>
    <w:rsid w:val="001903B7"/>
    <w:rsid w:val="00191456"/>
    <w:rsid w:val="00193502"/>
    <w:rsid w:val="001969B5"/>
    <w:rsid w:val="001C11E1"/>
    <w:rsid w:val="001D0627"/>
    <w:rsid w:val="001F138B"/>
    <w:rsid w:val="001F45C5"/>
    <w:rsid w:val="0020021A"/>
    <w:rsid w:val="00210576"/>
    <w:rsid w:val="002106E1"/>
    <w:rsid w:val="00211F57"/>
    <w:rsid w:val="00214443"/>
    <w:rsid w:val="00216088"/>
    <w:rsid w:val="002173CB"/>
    <w:rsid w:val="00217E11"/>
    <w:rsid w:val="002255BC"/>
    <w:rsid w:val="0023095B"/>
    <w:rsid w:val="002431A3"/>
    <w:rsid w:val="00243889"/>
    <w:rsid w:val="00244B5B"/>
    <w:rsid w:val="00245D9B"/>
    <w:rsid w:val="002563A7"/>
    <w:rsid w:val="00260D24"/>
    <w:rsid w:val="0026556C"/>
    <w:rsid w:val="00265CD2"/>
    <w:rsid w:val="00271434"/>
    <w:rsid w:val="00274DE0"/>
    <w:rsid w:val="0027730D"/>
    <w:rsid w:val="0028694D"/>
    <w:rsid w:val="002A567E"/>
    <w:rsid w:val="002B1F18"/>
    <w:rsid w:val="002B626E"/>
    <w:rsid w:val="002B7944"/>
    <w:rsid w:val="002C09C1"/>
    <w:rsid w:val="002D48E4"/>
    <w:rsid w:val="002D4B58"/>
    <w:rsid w:val="002D5DA9"/>
    <w:rsid w:val="002E4AED"/>
    <w:rsid w:val="002F164D"/>
    <w:rsid w:val="002F327D"/>
    <w:rsid w:val="002F7CBD"/>
    <w:rsid w:val="00301D04"/>
    <w:rsid w:val="00302511"/>
    <w:rsid w:val="00303A45"/>
    <w:rsid w:val="0031131B"/>
    <w:rsid w:val="0031756E"/>
    <w:rsid w:val="00324F97"/>
    <w:rsid w:val="003254E2"/>
    <w:rsid w:val="00332EF3"/>
    <w:rsid w:val="00336B61"/>
    <w:rsid w:val="0033736D"/>
    <w:rsid w:val="0033746A"/>
    <w:rsid w:val="00340A1B"/>
    <w:rsid w:val="0034525B"/>
    <w:rsid w:val="00345444"/>
    <w:rsid w:val="003555C0"/>
    <w:rsid w:val="00362235"/>
    <w:rsid w:val="00366BD8"/>
    <w:rsid w:val="00366FDE"/>
    <w:rsid w:val="00370B73"/>
    <w:rsid w:val="00377C3F"/>
    <w:rsid w:val="003A5A23"/>
    <w:rsid w:val="003A7F9D"/>
    <w:rsid w:val="003B7851"/>
    <w:rsid w:val="003C00CE"/>
    <w:rsid w:val="003C2CE9"/>
    <w:rsid w:val="003D058F"/>
    <w:rsid w:val="003D10E9"/>
    <w:rsid w:val="003D29BA"/>
    <w:rsid w:val="003D350F"/>
    <w:rsid w:val="003E7FFE"/>
    <w:rsid w:val="003F009A"/>
    <w:rsid w:val="003F4FDB"/>
    <w:rsid w:val="003F6A0D"/>
    <w:rsid w:val="00400D95"/>
    <w:rsid w:val="004017DB"/>
    <w:rsid w:val="0040721E"/>
    <w:rsid w:val="0041347E"/>
    <w:rsid w:val="00414D61"/>
    <w:rsid w:val="00422859"/>
    <w:rsid w:val="004311D3"/>
    <w:rsid w:val="00444D96"/>
    <w:rsid w:val="00451855"/>
    <w:rsid w:val="00456CDF"/>
    <w:rsid w:val="00461734"/>
    <w:rsid w:val="00463A82"/>
    <w:rsid w:val="00477966"/>
    <w:rsid w:val="004A16BD"/>
    <w:rsid w:val="004B49EF"/>
    <w:rsid w:val="004C3259"/>
    <w:rsid w:val="004C55C6"/>
    <w:rsid w:val="004D2E16"/>
    <w:rsid w:val="004E07F8"/>
    <w:rsid w:val="004E2A84"/>
    <w:rsid w:val="004E4BC6"/>
    <w:rsid w:val="004E556F"/>
    <w:rsid w:val="004E5891"/>
    <w:rsid w:val="004F2F5F"/>
    <w:rsid w:val="00501D90"/>
    <w:rsid w:val="00505C0F"/>
    <w:rsid w:val="00510648"/>
    <w:rsid w:val="00520332"/>
    <w:rsid w:val="00524178"/>
    <w:rsid w:val="00527616"/>
    <w:rsid w:val="0054485C"/>
    <w:rsid w:val="005528EE"/>
    <w:rsid w:val="00553AC6"/>
    <w:rsid w:val="0055495E"/>
    <w:rsid w:val="00560B80"/>
    <w:rsid w:val="0056199B"/>
    <w:rsid w:val="00570924"/>
    <w:rsid w:val="00570C58"/>
    <w:rsid w:val="00570E19"/>
    <w:rsid w:val="00576BC9"/>
    <w:rsid w:val="00577B15"/>
    <w:rsid w:val="00577C59"/>
    <w:rsid w:val="00580628"/>
    <w:rsid w:val="0059253B"/>
    <w:rsid w:val="00593A1E"/>
    <w:rsid w:val="005A31A1"/>
    <w:rsid w:val="005A3691"/>
    <w:rsid w:val="005A3B72"/>
    <w:rsid w:val="005A493F"/>
    <w:rsid w:val="005B162E"/>
    <w:rsid w:val="005B2395"/>
    <w:rsid w:val="005C4555"/>
    <w:rsid w:val="005D50E7"/>
    <w:rsid w:val="005E01E6"/>
    <w:rsid w:val="005E660D"/>
    <w:rsid w:val="005F493F"/>
    <w:rsid w:val="00605F30"/>
    <w:rsid w:val="00612FCD"/>
    <w:rsid w:val="00614E78"/>
    <w:rsid w:val="00616B8B"/>
    <w:rsid w:val="0062602B"/>
    <w:rsid w:val="00650335"/>
    <w:rsid w:val="00650DBA"/>
    <w:rsid w:val="00651472"/>
    <w:rsid w:val="00667FDD"/>
    <w:rsid w:val="00673D3A"/>
    <w:rsid w:val="00675938"/>
    <w:rsid w:val="0068135A"/>
    <w:rsid w:val="0068751A"/>
    <w:rsid w:val="006A5DE5"/>
    <w:rsid w:val="006B410C"/>
    <w:rsid w:val="006C1A09"/>
    <w:rsid w:val="006C2651"/>
    <w:rsid w:val="006C2A32"/>
    <w:rsid w:val="006C4B34"/>
    <w:rsid w:val="006C66EC"/>
    <w:rsid w:val="006C7E8B"/>
    <w:rsid w:val="006D07C9"/>
    <w:rsid w:val="006D0D49"/>
    <w:rsid w:val="006D1238"/>
    <w:rsid w:val="006E10E7"/>
    <w:rsid w:val="006E128D"/>
    <w:rsid w:val="00701DB0"/>
    <w:rsid w:val="0070402F"/>
    <w:rsid w:val="0070669C"/>
    <w:rsid w:val="0070708E"/>
    <w:rsid w:val="00711888"/>
    <w:rsid w:val="00713A63"/>
    <w:rsid w:val="00722CD1"/>
    <w:rsid w:val="00722D0E"/>
    <w:rsid w:val="00724239"/>
    <w:rsid w:val="00730656"/>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94231"/>
    <w:rsid w:val="00795802"/>
    <w:rsid w:val="00795D31"/>
    <w:rsid w:val="007A08AD"/>
    <w:rsid w:val="007A18E7"/>
    <w:rsid w:val="007A1E0F"/>
    <w:rsid w:val="007A50BC"/>
    <w:rsid w:val="007A56A9"/>
    <w:rsid w:val="007B383A"/>
    <w:rsid w:val="007B657C"/>
    <w:rsid w:val="007C4FFB"/>
    <w:rsid w:val="007C7EE8"/>
    <w:rsid w:val="007D0C04"/>
    <w:rsid w:val="007E26DA"/>
    <w:rsid w:val="007E6372"/>
    <w:rsid w:val="007F6C18"/>
    <w:rsid w:val="008074A7"/>
    <w:rsid w:val="008151E0"/>
    <w:rsid w:val="00825BCC"/>
    <w:rsid w:val="0082629B"/>
    <w:rsid w:val="00833325"/>
    <w:rsid w:val="0083367B"/>
    <w:rsid w:val="00836E8E"/>
    <w:rsid w:val="008500FB"/>
    <w:rsid w:val="008513CB"/>
    <w:rsid w:val="00857651"/>
    <w:rsid w:val="0085773B"/>
    <w:rsid w:val="0088445C"/>
    <w:rsid w:val="00887664"/>
    <w:rsid w:val="008B1E0A"/>
    <w:rsid w:val="008B401B"/>
    <w:rsid w:val="008C608E"/>
    <w:rsid w:val="008C70ED"/>
    <w:rsid w:val="008D11AF"/>
    <w:rsid w:val="008D32EC"/>
    <w:rsid w:val="008D46AB"/>
    <w:rsid w:val="008E39B4"/>
    <w:rsid w:val="008E4F61"/>
    <w:rsid w:val="008E64F8"/>
    <w:rsid w:val="008F1954"/>
    <w:rsid w:val="008F3AA8"/>
    <w:rsid w:val="0090100A"/>
    <w:rsid w:val="00916894"/>
    <w:rsid w:val="00926C95"/>
    <w:rsid w:val="00931F1A"/>
    <w:rsid w:val="00934FF0"/>
    <w:rsid w:val="00937F1A"/>
    <w:rsid w:val="00942CFC"/>
    <w:rsid w:val="009533D1"/>
    <w:rsid w:val="00961BDA"/>
    <w:rsid w:val="00966BDF"/>
    <w:rsid w:val="00973101"/>
    <w:rsid w:val="00975FA1"/>
    <w:rsid w:val="009776DD"/>
    <w:rsid w:val="00980528"/>
    <w:rsid w:val="00982026"/>
    <w:rsid w:val="00983F7A"/>
    <w:rsid w:val="0099106C"/>
    <w:rsid w:val="00996818"/>
    <w:rsid w:val="009A0260"/>
    <w:rsid w:val="009A4FE0"/>
    <w:rsid w:val="009A6666"/>
    <w:rsid w:val="009B5EF9"/>
    <w:rsid w:val="009B6946"/>
    <w:rsid w:val="009B6FF6"/>
    <w:rsid w:val="009C75A6"/>
    <w:rsid w:val="009D254D"/>
    <w:rsid w:val="009E1EB5"/>
    <w:rsid w:val="009E27B3"/>
    <w:rsid w:val="009E7C9F"/>
    <w:rsid w:val="009F679A"/>
    <w:rsid w:val="00A10B85"/>
    <w:rsid w:val="00A240CB"/>
    <w:rsid w:val="00A248E8"/>
    <w:rsid w:val="00A33D20"/>
    <w:rsid w:val="00A4224C"/>
    <w:rsid w:val="00A42FC9"/>
    <w:rsid w:val="00A501EB"/>
    <w:rsid w:val="00A60F87"/>
    <w:rsid w:val="00A6123C"/>
    <w:rsid w:val="00A6343D"/>
    <w:rsid w:val="00A80A70"/>
    <w:rsid w:val="00A8688D"/>
    <w:rsid w:val="00A918A1"/>
    <w:rsid w:val="00A92314"/>
    <w:rsid w:val="00A95B6E"/>
    <w:rsid w:val="00A960CA"/>
    <w:rsid w:val="00A9732D"/>
    <w:rsid w:val="00AA4C47"/>
    <w:rsid w:val="00AA72F3"/>
    <w:rsid w:val="00AB5445"/>
    <w:rsid w:val="00AB6923"/>
    <w:rsid w:val="00AC373E"/>
    <w:rsid w:val="00AC3A71"/>
    <w:rsid w:val="00AC662B"/>
    <w:rsid w:val="00AD6179"/>
    <w:rsid w:val="00AD7BE3"/>
    <w:rsid w:val="00AF3CB5"/>
    <w:rsid w:val="00AF3DF3"/>
    <w:rsid w:val="00B022AF"/>
    <w:rsid w:val="00B168AF"/>
    <w:rsid w:val="00B323C3"/>
    <w:rsid w:val="00B3312F"/>
    <w:rsid w:val="00B44613"/>
    <w:rsid w:val="00B464BB"/>
    <w:rsid w:val="00B6630F"/>
    <w:rsid w:val="00B7048E"/>
    <w:rsid w:val="00B705CE"/>
    <w:rsid w:val="00B74196"/>
    <w:rsid w:val="00B74CFE"/>
    <w:rsid w:val="00BA0F34"/>
    <w:rsid w:val="00BA5162"/>
    <w:rsid w:val="00BB546D"/>
    <w:rsid w:val="00BC3495"/>
    <w:rsid w:val="00BC52DC"/>
    <w:rsid w:val="00BC721F"/>
    <w:rsid w:val="00BD25B4"/>
    <w:rsid w:val="00BE1221"/>
    <w:rsid w:val="00BE2E9B"/>
    <w:rsid w:val="00BF1B0E"/>
    <w:rsid w:val="00BF1EAF"/>
    <w:rsid w:val="00BF3166"/>
    <w:rsid w:val="00BF5EE9"/>
    <w:rsid w:val="00C034E8"/>
    <w:rsid w:val="00C04807"/>
    <w:rsid w:val="00C11536"/>
    <w:rsid w:val="00C124E5"/>
    <w:rsid w:val="00C30C59"/>
    <w:rsid w:val="00C32F43"/>
    <w:rsid w:val="00C34862"/>
    <w:rsid w:val="00C5308F"/>
    <w:rsid w:val="00C56541"/>
    <w:rsid w:val="00C56E1C"/>
    <w:rsid w:val="00C74F41"/>
    <w:rsid w:val="00C84D82"/>
    <w:rsid w:val="00C92CD0"/>
    <w:rsid w:val="00C96032"/>
    <w:rsid w:val="00C9661C"/>
    <w:rsid w:val="00CB1881"/>
    <w:rsid w:val="00CB5A94"/>
    <w:rsid w:val="00CC21A6"/>
    <w:rsid w:val="00CC3E70"/>
    <w:rsid w:val="00CC57B0"/>
    <w:rsid w:val="00CC6F09"/>
    <w:rsid w:val="00CC7E52"/>
    <w:rsid w:val="00CD7FC4"/>
    <w:rsid w:val="00CE2F4B"/>
    <w:rsid w:val="00CE3911"/>
    <w:rsid w:val="00CF1852"/>
    <w:rsid w:val="00CF2509"/>
    <w:rsid w:val="00CF2D40"/>
    <w:rsid w:val="00CF558E"/>
    <w:rsid w:val="00CF6C3F"/>
    <w:rsid w:val="00D03589"/>
    <w:rsid w:val="00D0555E"/>
    <w:rsid w:val="00D142B6"/>
    <w:rsid w:val="00D15D2E"/>
    <w:rsid w:val="00D20C2A"/>
    <w:rsid w:val="00D22EA9"/>
    <w:rsid w:val="00D24D5F"/>
    <w:rsid w:val="00D4793E"/>
    <w:rsid w:val="00D55354"/>
    <w:rsid w:val="00D700C0"/>
    <w:rsid w:val="00D718D5"/>
    <w:rsid w:val="00D761B0"/>
    <w:rsid w:val="00D872E1"/>
    <w:rsid w:val="00D9770F"/>
    <w:rsid w:val="00DA01D0"/>
    <w:rsid w:val="00DA0970"/>
    <w:rsid w:val="00DA283D"/>
    <w:rsid w:val="00DB0494"/>
    <w:rsid w:val="00DC257E"/>
    <w:rsid w:val="00DE0A9E"/>
    <w:rsid w:val="00DE50DE"/>
    <w:rsid w:val="00DE5CE9"/>
    <w:rsid w:val="00DE610A"/>
    <w:rsid w:val="00DE7F20"/>
    <w:rsid w:val="00DF27E3"/>
    <w:rsid w:val="00DF32F5"/>
    <w:rsid w:val="00DF3B70"/>
    <w:rsid w:val="00E00087"/>
    <w:rsid w:val="00E01BA6"/>
    <w:rsid w:val="00E02CF1"/>
    <w:rsid w:val="00E041F9"/>
    <w:rsid w:val="00E05844"/>
    <w:rsid w:val="00E140FB"/>
    <w:rsid w:val="00E206D8"/>
    <w:rsid w:val="00E22989"/>
    <w:rsid w:val="00E2468F"/>
    <w:rsid w:val="00E3512A"/>
    <w:rsid w:val="00E43990"/>
    <w:rsid w:val="00E4679F"/>
    <w:rsid w:val="00E470DF"/>
    <w:rsid w:val="00E54B8C"/>
    <w:rsid w:val="00E62174"/>
    <w:rsid w:val="00E634FE"/>
    <w:rsid w:val="00E67426"/>
    <w:rsid w:val="00E71AB7"/>
    <w:rsid w:val="00E74C84"/>
    <w:rsid w:val="00E77902"/>
    <w:rsid w:val="00E81A27"/>
    <w:rsid w:val="00E97130"/>
    <w:rsid w:val="00EA2545"/>
    <w:rsid w:val="00EA4840"/>
    <w:rsid w:val="00EB29D1"/>
    <w:rsid w:val="00EB351B"/>
    <w:rsid w:val="00EC6D14"/>
    <w:rsid w:val="00EE1287"/>
    <w:rsid w:val="00EE2AB7"/>
    <w:rsid w:val="00EE3181"/>
    <w:rsid w:val="00EE6380"/>
    <w:rsid w:val="00F004B4"/>
    <w:rsid w:val="00F046B9"/>
    <w:rsid w:val="00F14B16"/>
    <w:rsid w:val="00F14D1B"/>
    <w:rsid w:val="00F17073"/>
    <w:rsid w:val="00F31F30"/>
    <w:rsid w:val="00F40EED"/>
    <w:rsid w:val="00F429E0"/>
    <w:rsid w:val="00F44191"/>
    <w:rsid w:val="00F50614"/>
    <w:rsid w:val="00F524C3"/>
    <w:rsid w:val="00F5663C"/>
    <w:rsid w:val="00F6097A"/>
    <w:rsid w:val="00F645B1"/>
    <w:rsid w:val="00F72703"/>
    <w:rsid w:val="00F815BE"/>
    <w:rsid w:val="00F84C2D"/>
    <w:rsid w:val="00F84F27"/>
    <w:rsid w:val="00F86428"/>
    <w:rsid w:val="00F905ED"/>
    <w:rsid w:val="00F95DAC"/>
    <w:rsid w:val="00FA3274"/>
    <w:rsid w:val="00FA53F0"/>
    <w:rsid w:val="00FC3FC4"/>
    <w:rsid w:val="00FC66A9"/>
    <w:rsid w:val="00FC6822"/>
    <w:rsid w:val="00FD64DB"/>
    <w:rsid w:val="00FD7BFD"/>
    <w:rsid w:val="00FE25A1"/>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3</TotalTime>
  <Pages>5</Pages>
  <Words>5019</Words>
  <Characters>2860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650</cp:revision>
  <dcterms:created xsi:type="dcterms:W3CDTF">2024-10-12T06:27:00Z</dcterms:created>
  <dcterms:modified xsi:type="dcterms:W3CDTF">2024-10-2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